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7042F" w14:textId="77777777" w:rsidR="002175E6" w:rsidRDefault="002175E6" w:rsidP="00431BCC">
      <w:pPr>
        <w:tabs>
          <w:tab w:val="left" w:pos="709"/>
        </w:tabs>
        <w:jc w:val="center"/>
        <w:rPr>
          <w:b/>
        </w:rPr>
      </w:pPr>
      <w:r>
        <w:rPr>
          <w:b/>
        </w:rPr>
        <w:t xml:space="preserve">PELATIHAN PEMBUATAN WEBSITE PORTAL DENGAN MENGGUNAKAN WORDPRESS UNTUK SISWA/SISWI </w:t>
      </w:r>
    </w:p>
    <w:p w14:paraId="01E0EA03" w14:textId="087A31D9" w:rsidR="003921D4" w:rsidRPr="002175E6" w:rsidRDefault="002175E6" w:rsidP="00431BCC">
      <w:pPr>
        <w:tabs>
          <w:tab w:val="left" w:pos="709"/>
        </w:tabs>
        <w:jc w:val="center"/>
        <w:rPr>
          <w:b/>
        </w:rPr>
      </w:pPr>
      <w:r>
        <w:rPr>
          <w:b/>
        </w:rPr>
        <w:t>SMA NEGERI 6 PALEMBANG</w:t>
      </w:r>
    </w:p>
    <w:p w14:paraId="2C7E239F" w14:textId="77777777" w:rsidR="00D56051" w:rsidRPr="00627B70" w:rsidRDefault="00D56051" w:rsidP="00D56051">
      <w:pPr>
        <w:tabs>
          <w:tab w:val="left" w:pos="709"/>
        </w:tabs>
        <w:jc w:val="center"/>
        <w:rPr>
          <w:b/>
          <w:color w:val="FF0000"/>
          <w:sz w:val="22"/>
          <w:szCs w:val="22"/>
        </w:rPr>
      </w:pPr>
    </w:p>
    <w:p w14:paraId="7E295CE2" w14:textId="77777777" w:rsidR="00D56051" w:rsidRPr="00627B70" w:rsidRDefault="00D56051" w:rsidP="00D56051">
      <w:pPr>
        <w:tabs>
          <w:tab w:val="left" w:pos="709"/>
        </w:tabs>
        <w:jc w:val="center"/>
        <w:rPr>
          <w:b/>
          <w:color w:val="FF0000"/>
          <w:sz w:val="22"/>
          <w:szCs w:val="22"/>
        </w:rPr>
      </w:pPr>
    </w:p>
    <w:p w14:paraId="13DD3DF2" w14:textId="0C001E87" w:rsidR="00D56051" w:rsidRPr="00627B70" w:rsidRDefault="002175E6" w:rsidP="00D56051">
      <w:pPr>
        <w:tabs>
          <w:tab w:val="left" w:pos="709"/>
        </w:tabs>
        <w:jc w:val="center"/>
        <w:rPr>
          <w:b/>
          <w:sz w:val="22"/>
          <w:szCs w:val="22"/>
          <w:lang w:val="id-ID"/>
        </w:rPr>
      </w:pPr>
      <w:r>
        <w:rPr>
          <w:b/>
          <w:sz w:val="22"/>
          <w:szCs w:val="22"/>
        </w:rPr>
        <w:t>Ahmad Farisi</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Nur Rachmat</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Muhammad Ezar Al Rivan</w:t>
      </w:r>
      <w:r w:rsidR="003433C5" w:rsidRPr="00627B70">
        <w:rPr>
          <w:b/>
          <w:sz w:val="22"/>
          <w:szCs w:val="22"/>
          <w:vertAlign w:val="superscript"/>
          <w:lang w:val="id-ID"/>
        </w:rPr>
        <w:t>3</w:t>
      </w:r>
      <w:r w:rsidR="00D56051" w:rsidRPr="00627B70">
        <w:rPr>
          <w:b/>
          <w:sz w:val="22"/>
          <w:szCs w:val="22"/>
          <w:lang w:val="id-ID"/>
        </w:rPr>
        <w:t xml:space="preserve"> </w:t>
      </w:r>
    </w:p>
    <w:p w14:paraId="299E1980" w14:textId="277F4A98" w:rsidR="00D56051" w:rsidRPr="002175E6" w:rsidRDefault="003433C5" w:rsidP="00D56051">
      <w:pPr>
        <w:tabs>
          <w:tab w:val="left" w:pos="709"/>
        </w:tabs>
        <w:jc w:val="center"/>
        <w:rPr>
          <w:sz w:val="22"/>
          <w:szCs w:val="22"/>
        </w:rPr>
      </w:pPr>
      <w:r w:rsidRPr="00627B70">
        <w:rPr>
          <w:sz w:val="22"/>
          <w:szCs w:val="22"/>
          <w:vertAlign w:val="superscript"/>
          <w:lang w:val="id-ID"/>
        </w:rPr>
        <w:t>1</w:t>
      </w:r>
      <w:r w:rsidR="002175E6">
        <w:rPr>
          <w:sz w:val="22"/>
          <w:szCs w:val="22"/>
        </w:rPr>
        <w:t>Sistem Informasi</w:t>
      </w:r>
      <w:r w:rsidR="006C68A9" w:rsidRPr="00627B70">
        <w:rPr>
          <w:sz w:val="22"/>
          <w:szCs w:val="22"/>
          <w:lang w:val="id-ID"/>
        </w:rPr>
        <w:t xml:space="preserve">, </w:t>
      </w:r>
      <w:r w:rsidR="00500A24">
        <w:rPr>
          <w:sz w:val="22"/>
          <w:szCs w:val="22"/>
        </w:rPr>
        <w:t>Universitas Multi Data Palembang</w:t>
      </w:r>
    </w:p>
    <w:p w14:paraId="3144F9E6" w14:textId="6908C54A" w:rsidR="006C68A9" w:rsidRPr="002175E6" w:rsidRDefault="002175E6" w:rsidP="006C68A9">
      <w:pPr>
        <w:tabs>
          <w:tab w:val="left" w:pos="709"/>
        </w:tabs>
        <w:jc w:val="center"/>
        <w:rPr>
          <w:sz w:val="22"/>
          <w:szCs w:val="22"/>
        </w:rPr>
      </w:pPr>
      <w:r>
        <w:rPr>
          <w:sz w:val="22"/>
          <w:szCs w:val="22"/>
          <w:vertAlign w:val="superscript"/>
        </w:rPr>
        <w:t>2</w:t>
      </w:r>
      <w:r w:rsidR="00070849" w:rsidRPr="00627B70">
        <w:rPr>
          <w:sz w:val="22"/>
          <w:szCs w:val="22"/>
          <w:vertAlign w:val="superscript"/>
          <w:lang w:val="id-ID"/>
        </w:rPr>
        <w:t>,</w:t>
      </w:r>
      <w:r>
        <w:rPr>
          <w:sz w:val="22"/>
          <w:szCs w:val="22"/>
          <w:vertAlign w:val="superscript"/>
        </w:rPr>
        <w:t>3</w:t>
      </w:r>
      <w:r>
        <w:rPr>
          <w:sz w:val="22"/>
          <w:szCs w:val="22"/>
        </w:rPr>
        <w:t>Teknik Informatika</w:t>
      </w:r>
      <w:r w:rsidR="006C68A9" w:rsidRPr="00627B70">
        <w:rPr>
          <w:sz w:val="22"/>
          <w:szCs w:val="22"/>
          <w:lang w:val="id-ID"/>
        </w:rPr>
        <w:t xml:space="preserve">, </w:t>
      </w:r>
      <w:r w:rsidR="00500A24">
        <w:rPr>
          <w:sz w:val="22"/>
          <w:szCs w:val="22"/>
        </w:rPr>
        <w:t>Universitas Multi Data Palembang</w:t>
      </w:r>
    </w:p>
    <w:p w14:paraId="3E33C173" w14:textId="7AC3406F" w:rsidR="006C68A9" w:rsidRPr="002175E6" w:rsidRDefault="00FB50DC" w:rsidP="00D56051">
      <w:pPr>
        <w:tabs>
          <w:tab w:val="left" w:pos="709"/>
        </w:tabs>
        <w:jc w:val="center"/>
        <w:rPr>
          <w:sz w:val="22"/>
          <w:szCs w:val="22"/>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2175E6">
        <w:rPr>
          <w:sz w:val="22"/>
          <w:szCs w:val="22"/>
        </w:rPr>
        <w:t>ahmadfarisi@mdp.ac.id</w:t>
      </w:r>
    </w:p>
    <w:p w14:paraId="62912AE6" w14:textId="77777777"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14:paraId="76279663" w14:textId="77777777" w:rsidR="00D56051" w:rsidRPr="00627B70" w:rsidRDefault="00D56051" w:rsidP="00D56051">
      <w:pPr>
        <w:tabs>
          <w:tab w:val="left" w:pos="709"/>
        </w:tabs>
        <w:jc w:val="center"/>
        <w:rPr>
          <w:color w:val="FF0000"/>
          <w:sz w:val="22"/>
          <w:szCs w:val="22"/>
        </w:rPr>
      </w:pPr>
    </w:p>
    <w:p w14:paraId="733B6931" w14:textId="77777777" w:rsidR="001E05BE" w:rsidRPr="00627B70" w:rsidRDefault="001E05BE" w:rsidP="001E05BE">
      <w:pPr>
        <w:jc w:val="both"/>
        <w:rPr>
          <w:sz w:val="22"/>
          <w:szCs w:val="22"/>
        </w:rPr>
      </w:pPr>
      <w:r w:rsidRPr="00627B70">
        <w:rPr>
          <w:rStyle w:val="hps"/>
          <w:b/>
          <w:sz w:val="22"/>
          <w:szCs w:val="22"/>
          <w:lang w:val="en"/>
        </w:rPr>
        <w:t>Abstract:</w:t>
      </w:r>
      <w:r w:rsidRPr="00627B70">
        <w:rPr>
          <w:rStyle w:val="hps"/>
          <w:sz w:val="22"/>
          <w:szCs w:val="22"/>
          <w:lang w:val="en"/>
        </w:rPr>
        <w:t xml:space="preserve"> </w:t>
      </w:r>
      <w:r w:rsidRPr="002C2A7B">
        <w:rPr>
          <w:sz w:val="22"/>
          <w:szCs w:val="22"/>
        </w:rPr>
        <w:t xml:space="preserve">Website is  a medium for delivering information that can be accessed online. Websites can be created in various ways, one of which is using a Content Management System (CMS). CMS is a method used to create websites for those who are not familiar with programming. One of the CMS platforms is Wordpress. Wordpress training activities were carried out at SMA Negeri 6 Palembang. This activity begins with a survey of the needs of the training participants. The training is carried out directly by the training team. </w:t>
      </w:r>
      <w:r>
        <w:rPr>
          <w:sz w:val="22"/>
          <w:szCs w:val="22"/>
        </w:rPr>
        <w:t>Part</w:t>
      </w:r>
      <w:r w:rsidRPr="002C2A7B">
        <w:rPr>
          <w:sz w:val="22"/>
          <w:szCs w:val="22"/>
        </w:rPr>
        <w:t>icipants follow the direction of the coaching team. After the training activities are finished, participants respond to the training process. From the results of the questionnaire, it can be seen that the participants felt the training was in line with their expectations. The training participants also want to use WordPress to create a website.</w:t>
      </w: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Pr>
          <w:sz w:val="22"/>
          <w:szCs w:val="22"/>
          <w:lang w:val="id-ID"/>
        </w:rPr>
        <w:t>CMS</w:t>
      </w:r>
      <w:r>
        <w:rPr>
          <w:sz w:val="22"/>
          <w:szCs w:val="22"/>
          <w:lang w:val="de-DE"/>
        </w:rPr>
        <w:t>;</w:t>
      </w:r>
      <w:r w:rsidRPr="00627B70">
        <w:rPr>
          <w:sz w:val="22"/>
          <w:szCs w:val="22"/>
          <w:lang w:val="de-DE"/>
        </w:rPr>
        <w:t xml:space="preserve"> </w:t>
      </w:r>
      <w:r>
        <w:rPr>
          <w:sz w:val="22"/>
          <w:szCs w:val="22"/>
          <w:lang w:val="id-ID"/>
        </w:rPr>
        <w:t>website</w:t>
      </w:r>
      <w:r>
        <w:rPr>
          <w:sz w:val="22"/>
          <w:szCs w:val="22"/>
          <w:lang w:val="de-DE"/>
        </w:rPr>
        <w:t>;</w:t>
      </w:r>
      <w:r w:rsidRPr="00627B70">
        <w:rPr>
          <w:sz w:val="22"/>
          <w:szCs w:val="22"/>
          <w:lang w:val="de-DE"/>
        </w:rPr>
        <w:t xml:space="preserve"> </w:t>
      </w:r>
      <w:r>
        <w:rPr>
          <w:sz w:val="22"/>
          <w:szCs w:val="22"/>
          <w:lang w:val="id-ID"/>
        </w:rPr>
        <w:t>wordpress</w:t>
      </w:r>
    </w:p>
    <w:p w14:paraId="493F6BB2" w14:textId="77777777" w:rsidR="001E05BE" w:rsidRPr="00627B70" w:rsidRDefault="001E05BE" w:rsidP="001E05BE">
      <w:pPr>
        <w:tabs>
          <w:tab w:val="left" w:pos="709"/>
        </w:tabs>
        <w:jc w:val="center"/>
        <w:rPr>
          <w:sz w:val="22"/>
          <w:szCs w:val="22"/>
        </w:rPr>
      </w:pPr>
    </w:p>
    <w:p w14:paraId="21135EE9" w14:textId="77777777" w:rsidR="001E05BE" w:rsidRPr="00627B70" w:rsidRDefault="001E05BE" w:rsidP="001E05BE">
      <w:pPr>
        <w:tabs>
          <w:tab w:val="left" w:pos="709"/>
        </w:tabs>
        <w:jc w:val="center"/>
        <w:rPr>
          <w:sz w:val="22"/>
          <w:szCs w:val="22"/>
        </w:rPr>
      </w:pPr>
    </w:p>
    <w:p w14:paraId="7F2CE2EA" w14:textId="77777777" w:rsidR="001E05BE" w:rsidRDefault="001E05BE" w:rsidP="001E05BE">
      <w:pPr>
        <w:jc w:val="both"/>
        <w:rPr>
          <w:sz w:val="22"/>
          <w:szCs w:val="22"/>
          <w:lang w:val="en-GB"/>
        </w:rPr>
      </w:pPr>
      <w:r w:rsidRPr="00627B70">
        <w:rPr>
          <w:b/>
          <w:sz w:val="22"/>
          <w:szCs w:val="22"/>
        </w:rPr>
        <w:t>Abstrak:</w:t>
      </w:r>
      <w:r w:rsidRPr="00627B70">
        <w:rPr>
          <w:sz w:val="22"/>
          <w:szCs w:val="22"/>
        </w:rPr>
        <w:t xml:space="preserve"> </w:t>
      </w:r>
      <w:r>
        <w:rPr>
          <w:sz w:val="22"/>
          <w:szCs w:val="22"/>
        </w:rPr>
        <w:t>Website merupakan sarana yang digunakan sebagai media penyampaian informasi yang bisa diakses secara online. Website dapat dibuat dengan berbagai cara salah satunya menggunakan Content Management System (CMS). CMS merupakan cara yang digunakan untuk membuat website bagi yang tidak terbiasa dengan pemrograman. Salah satu platform CMS yaitu Wordpress. Kegiatan pelatihan Wordpress dilaksanakan di SMA Negeri 6 Palembang. Kegiatan ini dimulai dengan melakukan survei kebutuhan peserta pelatihan. Pelatihan dilaksanakan langsung oleh tim pelatihan. Peserta pengabdian mengikuti arahan dari tim pelatih. Setelah kegiatan pelatihan selesai, peserta memberikan respon terhadap proses pelatihan. Dari hasil kuesioner dapat diketahui peserta merasa pelatihan sesuai dengan harapan mereka. Peserta pelatihan juga mau menggunakan Wordpress untuk membuat website.</w:t>
      </w:r>
    </w:p>
    <w:p w14:paraId="780A15C7" w14:textId="77777777" w:rsidR="001E05BE" w:rsidRPr="00627B70" w:rsidRDefault="001E05BE" w:rsidP="001E05BE">
      <w:pPr>
        <w:jc w:val="both"/>
        <w:rPr>
          <w:sz w:val="22"/>
          <w:szCs w:val="22"/>
          <w:lang w:val="en-GB"/>
        </w:rPr>
      </w:pPr>
    </w:p>
    <w:p w14:paraId="35F26D5A" w14:textId="77777777" w:rsidR="001E05BE" w:rsidRPr="00627B70" w:rsidRDefault="001E05BE" w:rsidP="001E05BE">
      <w:pPr>
        <w:jc w:val="both"/>
        <w:rPr>
          <w:sz w:val="22"/>
          <w:szCs w:val="22"/>
          <w:lang w:val="id-ID"/>
        </w:rPr>
      </w:pPr>
      <w:r w:rsidRPr="00627B70">
        <w:rPr>
          <w:b/>
          <w:sz w:val="22"/>
          <w:szCs w:val="22"/>
        </w:rPr>
        <w:t>Kata kunci:</w:t>
      </w:r>
      <w:r w:rsidRPr="00627B70">
        <w:rPr>
          <w:sz w:val="22"/>
          <w:szCs w:val="22"/>
        </w:rPr>
        <w:t xml:space="preserve"> </w:t>
      </w:r>
      <w:r>
        <w:rPr>
          <w:sz w:val="22"/>
          <w:szCs w:val="22"/>
          <w:lang w:val="id-ID"/>
        </w:rPr>
        <w:t>CMS</w:t>
      </w:r>
      <w:r>
        <w:rPr>
          <w:sz w:val="22"/>
          <w:szCs w:val="22"/>
          <w:lang w:val="de-DE"/>
        </w:rPr>
        <w:t>;</w:t>
      </w:r>
      <w:r w:rsidRPr="00627B70">
        <w:rPr>
          <w:sz w:val="22"/>
          <w:szCs w:val="22"/>
          <w:lang w:val="de-DE"/>
        </w:rPr>
        <w:t xml:space="preserve"> </w:t>
      </w:r>
      <w:r>
        <w:rPr>
          <w:sz w:val="22"/>
          <w:szCs w:val="22"/>
          <w:lang w:val="id-ID"/>
        </w:rPr>
        <w:t>website</w:t>
      </w:r>
      <w:r>
        <w:rPr>
          <w:sz w:val="22"/>
          <w:szCs w:val="22"/>
          <w:lang w:val="de-DE"/>
        </w:rPr>
        <w:t>;</w:t>
      </w:r>
      <w:r w:rsidRPr="00627B70">
        <w:rPr>
          <w:sz w:val="22"/>
          <w:szCs w:val="22"/>
          <w:lang w:val="de-DE"/>
        </w:rPr>
        <w:t xml:space="preserve"> </w:t>
      </w:r>
      <w:r>
        <w:rPr>
          <w:sz w:val="22"/>
          <w:szCs w:val="22"/>
          <w:lang w:val="id-ID"/>
        </w:rPr>
        <w:t>wordpress</w:t>
      </w:r>
    </w:p>
    <w:p w14:paraId="48E7798E" w14:textId="77777777" w:rsidR="00D56051" w:rsidRPr="00627B70" w:rsidRDefault="00D56051" w:rsidP="00DF2065">
      <w:pPr>
        <w:jc w:val="both"/>
        <w:rPr>
          <w:sz w:val="22"/>
          <w:szCs w:val="22"/>
          <w:lang w:val="id-ID"/>
        </w:rPr>
      </w:pPr>
    </w:p>
    <w:p w14:paraId="732F221C" w14:textId="77777777" w:rsidR="00D56051" w:rsidRPr="00627B70" w:rsidRDefault="00D56051" w:rsidP="00DF2065">
      <w:pPr>
        <w:jc w:val="both"/>
        <w:rPr>
          <w:sz w:val="22"/>
          <w:szCs w:val="22"/>
          <w:lang w:val="id-ID"/>
        </w:rPr>
      </w:pPr>
    </w:p>
    <w:p w14:paraId="723C9118" w14:textId="77777777" w:rsidR="00D56051" w:rsidRPr="00627B70" w:rsidRDefault="00D56051" w:rsidP="00DF2065">
      <w:pPr>
        <w:jc w:val="both"/>
        <w:rPr>
          <w:sz w:val="22"/>
          <w:szCs w:val="22"/>
          <w:lang w:val="id-ID"/>
        </w:rPr>
      </w:pPr>
    </w:p>
    <w:p w14:paraId="1897288D" w14:textId="77777777" w:rsidR="00A11E5D" w:rsidRPr="00627B70" w:rsidRDefault="00A11E5D" w:rsidP="00DF2065">
      <w:pPr>
        <w:jc w:val="both"/>
        <w:rPr>
          <w:sz w:val="22"/>
          <w:szCs w:val="22"/>
          <w:lang w:val="id-ID"/>
        </w:rPr>
      </w:pPr>
    </w:p>
    <w:p w14:paraId="79FB732C" w14:textId="77777777" w:rsidR="00A11E5D" w:rsidRDefault="00A11E5D" w:rsidP="00DF2065">
      <w:pPr>
        <w:jc w:val="both"/>
        <w:rPr>
          <w:sz w:val="22"/>
          <w:szCs w:val="22"/>
        </w:rPr>
      </w:pPr>
    </w:p>
    <w:p w14:paraId="3E7E69E7" w14:textId="77777777"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14:paraId="12B193C5" w14:textId="77777777" w:rsidR="001A467C" w:rsidRPr="002E36A8" w:rsidRDefault="001A467C" w:rsidP="001A467C">
      <w:pPr>
        <w:autoSpaceDE w:val="0"/>
        <w:autoSpaceDN w:val="0"/>
        <w:adjustRightInd w:val="0"/>
        <w:jc w:val="both"/>
        <w:rPr>
          <w:b/>
          <w:lang w:val="id-ID"/>
        </w:rPr>
      </w:pPr>
      <w:r w:rsidRPr="002E36A8">
        <w:rPr>
          <w:b/>
          <w:lang w:val="id-ID"/>
        </w:rPr>
        <w:t>PENDA</w:t>
      </w:r>
      <w:r w:rsidR="00070849" w:rsidRPr="002E36A8">
        <w:rPr>
          <w:b/>
          <w:lang w:val="id-ID"/>
        </w:rPr>
        <w:t>H</w:t>
      </w:r>
      <w:r w:rsidRPr="002E36A8">
        <w:rPr>
          <w:b/>
          <w:lang w:val="id-ID"/>
        </w:rPr>
        <w:t>ULUAN</w:t>
      </w:r>
    </w:p>
    <w:p w14:paraId="417E9FAB" w14:textId="77777777" w:rsidR="001A467C" w:rsidRPr="002E36A8" w:rsidRDefault="001A467C" w:rsidP="001A467C">
      <w:pPr>
        <w:autoSpaceDE w:val="0"/>
        <w:autoSpaceDN w:val="0"/>
        <w:adjustRightInd w:val="0"/>
        <w:jc w:val="both"/>
        <w:rPr>
          <w:b/>
          <w:lang w:val="id-ID"/>
        </w:rPr>
      </w:pPr>
    </w:p>
    <w:p w14:paraId="01FBCF46" w14:textId="0DF3079F" w:rsidR="00FA164B" w:rsidRDefault="00FA164B" w:rsidP="00202813">
      <w:pPr>
        <w:widowControl w:val="0"/>
        <w:ind w:firstLine="709"/>
        <w:jc w:val="both"/>
      </w:pPr>
      <w:r w:rsidRPr="00FA164B">
        <w:rPr>
          <w:i/>
          <w:iCs/>
        </w:rPr>
        <w:t>Website</w:t>
      </w:r>
      <w:r w:rsidRPr="00FA164B">
        <w:t xml:space="preserve"> atau disingkat </w:t>
      </w:r>
      <w:r w:rsidRPr="00FA164B">
        <w:rPr>
          <w:i/>
          <w:iCs/>
        </w:rPr>
        <w:t>web</w:t>
      </w:r>
      <w:r w:rsidRPr="00FA164B">
        <w:t xml:space="preserve">, dapat diartikan </w:t>
      </w:r>
      <w:r>
        <w:t xml:space="preserve">sebagai </w:t>
      </w:r>
      <w:r w:rsidRPr="00FA164B">
        <w:t>sekumpulan halaman yang yang berisi informasi dalam bentuk data digital</w:t>
      </w:r>
      <w:r>
        <w:t>,</w:t>
      </w:r>
      <w:r w:rsidRPr="00FA164B">
        <w:t xml:space="preserve"> baik berupa </w:t>
      </w:r>
      <w:r w:rsidRPr="00FA164B">
        <w:rPr>
          <w:i/>
          <w:iCs/>
        </w:rPr>
        <w:t>text</w:t>
      </w:r>
      <w:r w:rsidRPr="00FA164B">
        <w:t xml:space="preserve">, gambar, </w:t>
      </w:r>
      <w:r w:rsidRPr="00FA164B">
        <w:rPr>
          <w:i/>
          <w:iCs/>
        </w:rPr>
        <w:t>video</w:t>
      </w:r>
      <w:r w:rsidRPr="00FA164B">
        <w:t xml:space="preserve">, </w:t>
      </w:r>
      <w:r w:rsidRPr="00FA164B">
        <w:rPr>
          <w:i/>
          <w:iCs/>
        </w:rPr>
        <w:t>audio</w:t>
      </w:r>
      <w:r w:rsidRPr="00FA164B">
        <w:t xml:space="preserve">, dan </w:t>
      </w:r>
      <w:r w:rsidRPr="00FA164B">
        <w:t>an</w:t>
      </w:r>
      <w:r>
        <w:t>i</w:t>
      </w:r>
      <w:r w:rsidRPr="00FA164B">
        <w:t xml:space="preserve">masi lainnya yang disediakan melalui jalur koneksi </w:t>
      </w:r>
      <w:r w:rsidRPr="00A14C58">
        <w:rPr>
          <w:i/>
          <w:iCs/>
        </w:rPr>
        <w:t>internet</w:t>
      </w:r>
      <w:r>
        <w:t xml:space="preserve"> </w:t>
      </w:r>
      <w:r>
        <w:fldChar w:fldCharType="begin" w:fldLock="1"/>
      </w:r>
      <w:r>
        <w:instrText>ADDIN CSL_CITATION {"citationItems":[{"id":"ITEM-1","itemData":{"ISBN":"9786020286761","author":[{"dropping-particle":"","family":"Abdullah","given":"Rohi","non-dropping-particle":"","parse-names":false,"suffix":""}],"id":"ITEM-1","issued":{"date-parts":[["2016"]]},"number-of-pages":"228","publisher":"Elex Media Komputindo","publisher-place":"Jakarta","title":"Easy &amp; Simple - Web Programming","type":"book"},"uris":["http://www.mendeley.com/documents/?uuid=3fbc661e-b2f8-408d-a35e-2a661ba6add1"]}],"mendeley":{"formattedCitation":"(Abdullah, 2016)","plainTextFormattedCitation":"(Abdullah, 2016)","previouslyFormattedCitation":"(Abdullah, 2016)"},"properties":{"noteIndex":0},"schema":"https://github.com/citation-style-language/schema/raw/master/csl-citation.json"}</w:instrText>
      </w:r>
      <w:r>
        <w:fldChar w:fldCharType="separate"/>
      </w:r>
      <w:r w:rsidRPr="00FA164B">
        <w:rPr>
          <w:noProof/>
        </w:rPr>
        <w:t>(Abdullah, 2016)</w:t>
      </w:r>
      <w:r>
        <w:fldChar w:fldCharType="end"/>
      </w:r>
      <w:r w:rsidRPr="00FA164B">
        <w:t>.</w:t>
      </w:r>
    </w:p>
    <w:p w14:paraId="3F780AD2" w14:textId="75D5BCE8" w:rsidR="00A14C58" w:rsidRDefault="00A14C58" w:rsidP="00202813">
      <w:pPr>
        <w:widowControl w:val="0"/>
        <w:ind w:firstLine="709"/>
        <w:jc w:val="both"/>
      </w:pPr>
      <w:r>
        <w:t xml:space="preserve">Saat ini, informasi yang disajikan dalam </w:t>
      </w:r>
      <w:r>
        <w:rPr>
          <w:i/>
          <w:iCs/>
        </w:rPr>
        <w:t xml:space="preserve">website </w:t>
      </w:r>
      <w:r>
        <w:t xml:space="preserve">dapat diakses melalui berbagai macam perangkat, mulai dari komputer, laptop, hingga </w:t>
      </w:r>
      <w:r>
        <w:lastRenderedPageBreak/>
        <w:t xml:space="preserve">perangkat bergerak seperti </w:t>
      </w:r>
      <w:r>
        <w:rPr>
          <w:i/>
          <w:iCs/>
        </w:rPr>
        <w:t>smartphone</w:t>
      </w:r>
      <w:r>
        <w:t xml:space="preserve">. Hal ini membuat akses informasi dari </w:t>
      </w:r>
      <w:r>
        <w:rPr>
          <w:i/>
          <w:iCs/>
        </w:rPr>
        <w:t xml:space="preserve">website </w:t>
      </w:r>
      <w:r>
        <w:t>semakin mudah didapatkan.</w:t>
      </w:r>
    </w:p>
    <w:p w14:paraId="7F5C165B" w14:textId="375F81AF" w:rsidR="00986F3B" w:rsidRDefault="000E5A10" w:rsidP="00986F3B">
      <w:pPr>
        <w:widowControl w:val="0"/>
        <w:ind w:firstLine="709"/>
        <w:jc w:val="both"/>
      </w:pPr>
      <w:r>
        <w:t xml:space="preserve">Tidak hanya untuk kebutuhan berita dan informasi pada </w:t>
      </w:r>
      <w:r>
        <w:rPr>
          <w:i/>
          <w:iCs/>
        </w:rPr>
        <w:t xml:space="preserve">website-website </w:t>
      </w:r>
      <w:r>
        <w:t xml:space="preserve">portal berita, saat ini </w:t>
      </w:r>
      <w:r>
        <w:rPr>
          <w:i/>
          <w:iCs/>
        </w:rPr>
        <w:t xml:space="preserve">website </w:t>
      </w:r>
      <w:r>
        <w:t xml:space="preserve">telah dimanfaatkan oleh berbagai bidang seperti </w:t>
      </w:r>
      <w:r w:rsidR="007016AB">
        <w:t xml:space="preserve">bisnis, pendidikan, lapangan pekerjaan, sosial media, promosi, hingga jual beli online dan bidang-bidang lainnya </w:t>
      </w:r>
      <w:r w:rsidR="007016AB">
        <w:fldChar w:fldCharType="begin" w:fldLock="1"/>
      </w:r>
      <w:r w:rsidR="00486F32">
        <w:instrText>ADDIN CSL_CITATION {"citationItems":[{"id":"ITEM-1","itemData":{"URL":"https://www.forbes.com/sites/theyec/2020/02/03/why-every-business-needs-a-website/?sh=5fc9ee706e75","accessed":{"date-parts":[["2021","4","19"]]},"author":[{"dropping-particle":"","family":"Kaplan","given":"Kasey","non-dropping-particle":"","parse-names":false,"suffix":""}],"container-title":"forbes.com","id":"ITEM-1","issued":{"date-parts":[["2020"]]},"title":"Why Every Business Needs A Website","type":"webpage"},"uris":["http://www.mendeley.com/documents/?uuid=1d9717c1-a332-47b1-9210-d123911e5ba9"]}],"mendeley":{"formattedCitation":"(Kaplan, 2020)","plainTextFormattedCitation":"(Kaplan, 2020)","previouslyFormattedCitation":"(Kaplan, 2020)"},"properties":{"noteIndex":0},"schema":"https://github.com/citation-style-language/schema/raw/master/csl-citation.json"}</w:instrText>
      </w:r>
      <w:r w:rsidR="007016AB">
        <w:fldChar w:fldCharType="separate"/>
      </w:r>
      <w:r w:rsidR="007016AB" w:rsidRPr="007016AB">
        <w:rPr>
          <w:noProof/>
        </w:rPr>
        <w:t>(Kaplan, 2020)</w:t>
      </w:r>
      <w:r w:rsidR="007016AB">
        <w:fldChar w:fldCharType="end"/>
      </w:r>
      <w:r w:rsidR="007016AB">
        <w:t>.</w:t>
      </w:r>
    </w:p>
    <w:p w14:paraId="5FD7458E" w14:textId="01A3AE23" w:rsidR="00C576EF" w:rsidRPr="004B697A" w:rsidRDefault="00035137" w:rsidP="00202813">
      <w:pPr>
        <w:widowControl w:val="0"/>
        <w:ind w:firstLine="709"/>
        <w:jc w:val="both"/>
      </w:pPr>
      <w:r>
        <w:t xml:space="preserve">Dengan kemajuan-kemajuan teknologi </w:t>
      </w:r>
      <w:r>
        <w:rPr>
          <w:i/>
          <w:iCs/>
        </w:rPr>
        <w:t xml:space="preserve">website </w:t>
      </w:r>
      <w:r>
        <w:t xml:space="preserve">serta semakin banyaknya bidang yang memanfaatkan </w:t>
      </w:r>
      <w:r>
        <w:rPr>
          <w:i/>
          <w:iCs/>
        </w:rPr>
        <w:t>website</w:t>
      </w:r>
      <w:r>
        <w:t xml:space="preserve">, </w:t>
      </w:r>
      <w:r w:rsidR="004B697A">
        <w:t xml:space="preserve">secara tidak langsung minat terhadap </w:t>
      </w:r>
      <w:r w:rsidR="00995B08">
        <w:t>pembuatan</w:t>
      </w:r>
      <w:r w:rsidR="004B697A">
        <w:t xml:space="preserve"> </w:t>
      </w:r>
      <w:r w:rsidR="004B697A">
        <w:rPr>
          <w:i/>
          <w:iCs/>
        </w:rPr>
        <w:t xml:space="preserve">website </w:t>
      </w:r>
      <w:r w:rsidR="004B697A">
        <w:t xml:space="preserve">juga meningkat. Hal ini ditandai dengan hadirnya begitu banyak </w:t>
      </w:r>
      <w:r w:rsidR="004B697A" w:rsidRPr="004B697A">
        <w:rPr>
          <w:i/>
          <w:iCs/>
        </w:rPr>
        <w:t>platform</w:t>
      </w:r>
      <w:r w:rsidR="004B697A">
        <w:t xml:space="preserve"> yang menghadirkan layanan dan kursus pembuatan </w:t>
      </w:r>
      <w:r w:rsidR="004B697A">
        <w:rPr>
          <w:i/>
          <w:iCs/>
        </w:rPr>
        <w:t>website</w:t>
      </w:r>
      <w:r w:rsidR="004B697A">
        <w:t xml:space="preserve"> di Indonesia.</w:t>
      </w:r>
    </w:p>
    <w:p w14:paraId="0864AC9C" w14:textId="426E6B98" w:rsidR="00995B08" w:rsidRDefault="00995B08" w:rsidP="0004058F">
      <w:pPr>
        <w:widowControl w:val="0"/>
        <w:ind w:firstLine="709"/>
        <w:jc w:val="both"/>
      </w:pPr>
      <w:r>
        <w:t>Pembuatan</w:t>
      </w:r>
      <w:r w:rsidR="00227B3C">
        <w:t xml:space="preserve"> </w:t>
      </w:r>
      <w:r w:rsidR="00227B3C">
        <w:rPr>
          <w:i/>
          <w:iCs/>
        </w:rPr>
        <w:t>website</w:t>
      </w:r>
      <w:r w:rsidR="00227B3C">
        <w:t xml:space="preserve"> dapat dilakukan dengan </w:t>
      </w:r>
      <w:r>
        <w:t xml:space="preserve">beragam cara. Beberapa cara pembuatan </w:t>
      </w:r>
      <w:r>
        <w:rPr>
          <w:i/>
          <w:iCs/>
        </w:rPr>
        <w:t xml:space="preserve">website </w:t>
      </w:r>
      <w:r>
        <w:t>antara lain</w:t>
      </w:r>
      <w:r w:rsidR="0004058F">
        <w:t xml:space="preserve"> a) m</w:t>
      </w:r>
      <w:r>
        <w:t xml:space="preserve">enulis kode program melalui serangkaian pemrograman dengan bahasa pemrograman </w:t>
      </w:r>
      <w:r>
        <w:rPr>
          <w:i/>
          <w:iCs/>
        </w:rPr>
        <w:t>web</w:t>
      </w:r>
      <w:r w:rsidR="0004058F">
        <w:t>, b) m</w:t>
      </w:r>
      <w:r>
        <w:t xml:space="preserve">enggunakan </w:t>
      </w:r>
      <w:r w:rsidRPr="0004058F">
        <w:rPr>
          <w:i/>
          <w:iCs/>
        </w:rPr>
        <w:t xml:space="preserve">content management system </w:t>
      </w:r>
      <w:r>
        <w:t>(CMS)</w:t>
      </w:r>
      <w:r w:rsidR="0004058F">
        <w:t xml:space="preserve">, c) </w:t>
      </w:r>
      <w:r>
        <w:t xml:space="preserve">Menggunakan </w:t>
      </w:r>
      <w:r w:rsidRPr="0004058F">
        <w:rPr>
          <w:i/>
          <w:iCs/>
        </w:rPr>
        <w:t>website builder</w:t>
      </w:r>
      <w:r>
        <w:t>.</w:t>
      </w:r>
    </w:p>
    <w:p w14:paraId="19B763B9" w14:textId="77777777" w:rsidR="006E2E98" w:rsidRDefault="00A46834" w:rsidP="00202813">
      <w:pPr>
        <w:widowControl w:val="0"/>
        <w:ind w:firstLine="709"/>
        <w:jc w:val="both"/>
      </w:pPr>
      <w:r>
        <w:t xml:space="preserve">Pembuatan </w:t>
      </w:r>
      <w:r>
        <w:rPr>
          <w:i/>
          <w:iCs/>
        </w:rPr>
        <w:t xml:space="preserve">website </w:t>
      </w:r>
      <w:r>
        <w:t xml:space="preserve">yang dilakukan dengan menulis kode program merupakan cara yang dapat dipilih oleh praktisi teknologi informasi yang telah terbiasa dengan kegiatan pemrograman. CMS merupakan pilihan yang tepat untuk pembuatan </w:t>
      </w:r>
      <w:r>
        <w:rPr>
          <w:i/>
          <w:iCs/>
        </w:rPr>
        <w:t xml:space="preserve">website </w:t>
      </w:r>
      <w:r>
        <w:t xml:space="preserve">bagi mereka yang tidak terbiasa dengan cara menulis kode program. </w:t>
      </w:r>
    </w:p>
    <w:p w14:paraId="0D8D5294" w14:textId="07027AAC" w:rsidR="00A46834" w:rsidRDefault="00486F32" w:rsidP="00202813">
      <w:pPr>
        <w:widowControl w:val="0"/>
        <w:ind w:firstLine="709"/>
        <w:jc w:val="both"/>
      </w:pPr>
      <w:r>
        <w:t xml:space="preserve">CMS </w:t>
      </w:r>
      <w:r w:rsidRPr="00486F32">
        <w:t xml:space="preserve">adalah suatu sistem yang digunakan untuk mengelola dan memfasilitasi proses pembuatan, pembaharuan, dan publikasi </w:t>
      </w:r>
      <w:r w:rsidRPr="00026DB1">
        <w:rPr>
          <w:i/>
          <w:iCs/>
        </w:rPr>
        <w:t>content</w:t>
      </w:r>
      <w:r w:rsidRPr="00486F32">
        <w:t xml:space="preserve"> secara bersama (</w:t>
      </w:r>
      <w:r w:rsidRPr="00486F32">
        <w:rPr>
          <w:i/>
          <w:iCs/>
        </w:rPr>
        <w:t xml:space="preserve">collaborative content </w:t>
      </w:r>
      <w:r w:rsidRPr="00486F32">
        <w:rPr>
          <w:i/>
          <w:iCs/>
        </w:rPr>
        <w:t>management</w:t>
      </w:r>
      <w:r w:rsidRPr="00486F32">
        <w:t xml:space="preserve">). </w:t>
      </w:r>
      <w:r w:rsidRPr="00486F32">
        <w:rPr>
          <w:i/>
          <w:iCs/>
        </w:rPr>
        <w:t>Content</w:t>
      </w:r>
      <w:r w:rsidRPr="00486F32">
        <w:t xml:space="preserve"> </w:t>
      </w:r>
      <w:r w:rsidR="00026DB1">
        <w:t xml:space="preserve">yang dimaksud merupakan </w:t>
      </w:r>
      <w:r w:rsidRPr="00486F32">
        <w:t>informasi dalam bentuk teks, grafik, gambar maupun dalam format-format lain yang perlu dikelola dengan tujuan memudahkan proses pembuatan, pembaharuan, distribusi, pencarian, analisis, dan meningkatkan fleksibilitas untuk ditransformasikan ke dalam bentuk lain</w:t>
      </w:r>
      <w:r>
        <w:t xml:space="preserve"> </w:t>
      </w:r>
      <w:r>
        <w:fldChar w:fldCharType="begin" w:fldLock="1"/>
      </w:r>
      <w:r w:rsidR="00986F3B">
        <w:instrText>ADDIN CSL_CITATION {"citationItems":[{"id":"ITEM-1","itemData":{"author":[{"dropping-particle":"","family":"Elinawati","given":"Sovia","non-dropping-particle":"","parse-names":false,"suffix":""},{"dropping-particle":"","family":"Muhammad","given":"Abulwafa","non-dropping-particle":"","parse-names":false,"suffix":""},{"dropping-particle":"","family":"Arlis","given":"Syafri","non-dropping-particle":"","parse-names":false,"suffix":""}],"container-title":"Jurnal KomTekInfo Fakultas Ilmu Komputer","id":"ITEM-1","issue":"1","issued":{"date-parts":[["2015"]]},"page":"79-90","title":"Perancangan Content Management System ( Cms ) Dengan Studi Kasus E-Bisnis Pada Toko Alya Gorden","type":"article-journal","volume":"2"},"uris":["http://www.mendeley.com/documents/?uuid=2bf9f90a-5875-41ec-9ddf-773077507293"]}],"mendeley":{"formattedCitation":"(Elinawati, Muhammad, &amp; Arlis, 2015)","plainTextFormattedCitation":"(Elinawati, Muhammad, &amp; Arlis, 2015)","previouslyFormattedCitation":"(Elinawati, Muhammad, &amp; Arlis, 2015)"},"properties":{"noteIndex":0},"schema":"https://github.com/citation-style-language/schema/raw/master/csl-citation.json"}</w:instrText>
      </w:r>
      <w:r>
        <w:fldChar w:fldCharType="separate"/>
      </w:r>
      <w:r w:rsidR="004B2A07" w:rsidRPr="004B2A07">
        <w:rPr>
          <w:noProof/>
        </w:rPr>
        <w:t>(Elinawati, Muhammad, &amp; Arlis, 2015)</w:t>
      </w:r>
      <w:r>
        <w:fldChar w:fldCharType="end"/>
      </w:r>
      <w:r w:rsidRPr="00486F32">
        <w:t xml:space="preserve">. </w:t>
      </w:r>
    </w:p>
    <w:p w14:paraId="6E111E4A" w14:textId="4AF1E82E" w:rsidR="006E2E98" w:rsidRDefault="006E2E98" w:rsidP="00202813">
      <w:pPr>
        <w:widowControl w:val="0"/>
        <w:ind w:firstLine="709"/>
        <w:jc w:val="both"/>
      </w:pPr>
      <w:r>
        <w:t xml:space="preserve">Selain menggunakan CMS, pembuatan </w:t>
      </w:r>
      <w:r w:rsidRPr="00D76E04">
        <w:rPr>
          <w:i/>
          <w:iCs/>
        </w:rPr>
        <w:t>website</w:t>
      </w:r>
      <w:r>
        <w:t xml:space="preserve"> juga dapat dilakukan dengan menggunakan </w:t>
      </w:r>
      <w:r>
        <w:rPr>
          <w:i/>
          <w:iCs/>
        </w:rPr>
        <w:t xml:space="preserve">website builder </w:t>
      </w:r>
      <w:r>
        <w:t xml:space="preserve">yang sudah banyak tersedia saat ini seperti wix.com, godaddy.com, weebly.com, dan lain-lain. </w:t>
      </w:r>
      <w:r>
        <w:rPr>
          <w:i/>
          <w:iCs/>
        </w:rPr>
        <w:t xml:space="preserve">Website builder </w:t>
      </w:r>
      <w:r>
        <w:t xml:space="preserve">ini memiliki konsep yang sama dengan CMS, namun tidak dapat digunakan secara </w:t>
      </w:r>
      <w:r>
        <w:rPr>
          <w:i/>
          <w:iCs/>
        </w:rPr>
        <w:t>offline</w:t>
      </w:r>
      <w:r>
        <w:t xml:space="preserve">. Sementara CMS dapat digunakan secara </w:t>
      </w:r>
      <w:r>
        <w:rPr>
          <w:i/>
          <w:iCs/>
        </w:rPr>
        <w:t xml:space="preserve">offline </w:t>
      </w:r>
      <w:r>
        <w:t xml:space="preserve">pada </w:t>
      </w:r>
      <w:r>
        <w:rPr>
          <w:i/>
          <w:iCs/>
        </w:rPr>
        <w:t xml:space="preserve">local server </w:t>
      </w:r>
      <w:r>
        <w:t xml:space="preserve">sebelum dipublikasi secara </w:t>
      </w:r>
      <w:r>
        <w:rPr>
          <w:i/>
          <w:iCs/>
        </w:rPr>
        <w:t>online</w:t>
      </w:r>
      <w:r>
        <w:t>.</w:t>
      </w:r>
    </w:p>
    <w:p w14:paraId="3D6503C7" w14:textId="65FEFA14" w:rsidR="00B046DA" w:rsidRDefault="00B046DA" w:rsidP="00202813">
      <w:pPr>
        <w:widowControl w:val="0"/>
        <w:ind w:firstLine="709"/>
        <w:jc w:val="both"/>
      </w:pPr>
      <w:r>
        <w:t xml:space="preserve">Salah satu CMS yang banyak digunakan adalah Wordpress. Saat ini </w:t>
      </w:r>
      <w:r w:rsidRPr="00B046DA">
        <w:t>30% website di dunia menggunakan WordPress</w:t>
      </w:r>
      <w:r w:rsidR="00C7401F">
        <w:t xml:space="preserve"> dan Wordpress telah merajai 60% pengguna CMS di seluruh dunia </w:t>
      </w:r>
      <w:r w:rsidR="00C7401F" w:rsidRPr="00B046DA">
        <w:t>seperti Joomla, Drupal, Magento dan Shopify</w:t>
      </w:r>
      <w:r w:rsidR="00C7401F">
        <w:t xml:space="preserve"> </w:t>
      </w:r>
      <w:r w:rsidR="00C7401F">
        <w:fldChar w:fldCharType="begin" w:fldLock="1"/>
      </w:r>
      <w:r w:rsidR="002F6A42">
        <w:instrText>ADDIN CSL_CITATION {"citationItems":[{"id":"ITEM-1","itemData":{"URL":"https://w3techs.com/technologies/details/cm-wordpress","accessed":{"date-parts":[["2021","4","19"]]},"author":[{"dropping-particle":"","family":"Q-Success","given":"","non-dropping-particle":"","parse-names":false,"suffix":""}],"container-title":"W3Techs.com","id":"ITEM-1","issued":{"date-parts":[["2021"]]},"title":"Usage statistics and market share of WordPress","type":"webpage"},"uris":["http://www.mendeley.com/documents/?uuid=c31ac6e7-94e6-4b7a-825b-5ff82918a073"]}],"mendeley":{"formattedCitation":"(Q-Success, 2021)","plainTextFormattedCitation":"(Q-Success, 2021)","previouslyFormattedCitation":"(Q-Success, 2021)"},"properties":{"noteIndex":0},"schema":"https://github.com/citation-style-language/schema/raw/master/csl-citation.json"}</w:instrText>
      </w:r>
      <w:r w:rsidR="00C7401F">
        <w:fldChar w:fldCharType="separate"/>
      </w:r>
      <w:r w:rsidR="00C7401F" w:rsidRPr="00C7401F">
        <w:rPr>
          <w:noProof/>
        </w:rPr>
        <w:t>(Q-Success, 2021)</w:t>
      </w:r>
      <w:r w:rsidR="00C7401F">
        <w:fldChar w:fldCharType="end"/>
      </w:r>
      <w:r>
        <w:t>.</w:t>
      </w:r>
      <w:r w:rsidRPr="00B046DA">
        <w:t xml:space="preserve"> </w:t>
      </w:r>
    </w:p>
    <w:p w14:paraId="550C095D" w14:textId="77777777" w:rsidR="002E2FBE" w:rsidRDefault="00986F3B" w:rsidP="00202813">
      <w:pPr>
        <w:widowControl w:val="0"/>
        <w:ind w:firstLine="709"/>
        <w:jc w:val="both"/>
      </w:pPr>
      <w:r>
        <w:t xml:space="preserve">Beberapa studi yang memanfaatkan Wordpress juga telah dilakukan, seperti </w:t>
      </w:r>
      <w:r>
        <w:fldChar w:fldCharType="begin" w:fldLock="1"/>
      </w:r>
      <w:r w:rsidR="00AF3D5C">
        <w:instrText>ADDIN CSL_CITATION {"citationItems":[{"id":"ITEM-1","itemData":{"DOI":"10.33394/j-lkf.v4i1.836","ISSN":"2338-4417","abstract":"Tujuan penelitian ini adalah untuk mengembangkan media berbasis wordpress, melihat tingkat kelayakan dari media pada materi tekanan dan untuk mengetahui media dapat meningkatkan hasil belajar siswa. Penelitian ini merupakan penelitian yang menggunakan model 4D (Define, Design, Develop and Dissemination). Media berbasis wordpress dikatakan layak apabila skor rata-rata dari para ahli media pembelajaran pada hasil validasi dan hasil responden siswa adalah 2,56. Skor rata-rata yang diperoleh dari hasil validasi adalah 3,1 dengan kategori valid dan skor rata-rata yang diperoleh dari hasil responden adalah 3,5 dikategorikan sangat setuju pada siswa kelas VIII-c yang berjumlah 18 siswa. Untuk nilai hasil belajar siswa dikatakan tuntas apabila mencapai KKM (kriteria ketuntasan minimal) 75, hasil belajar siswa menggunakan media berbasis wordpress dikatakan tuntas karena nilai rata-rata siswa mencapai 80,8 dan nilai ketuntasan klasikal mencapai 88 %. Dapat disimpulkan bahwa media berbasis wordpress yang telah dikembangkan layak dan dapat digunakan dalam pembelajaran IPA khususnya pada materi tekanan.","author":[{"dropping-particle":"","family":"Sunarti","given":"Sunarti","non-dropping-particle":"","parse-names":false,"suffix":""},{"dropping-particle":"","family":"Safitri","given":"Baiq Rina Amalia","non-dropping-particle":"","parse-names":false,"suffix":""}],"container-title":"Lensa : Jurnal Kependidikan Fisika","id":"ITEM-1","issue":"1","issued":{"date-parts":[["2016"]]},"page":"46","title":"Pengembangan Media Berbasis Wordpress Untuk Meningkatkan Hasil Belajar Siswa","type":"article-journal","volume":"4"},"uris":["http://www.mendeley.com/documents/?uuid=0797f407-e5dd-4bf2-800e-7b0063ee8cd9"]}],"mendeley":{"formattedCitation":"(Sunarti &amp; Safitri, 2016)","plainTextFormattedCitation":"(Sunarti &amp; Safitri, 2016)","previouslyFormattedCitation":"(Sunarti &amp; Safitri, 2016)"},"properties":{"noteIndex":0},"schema":"https://github.com/citation-style-language/schema/raw/master/csl-citation.json"}</w:instrText>
      </w:r>
      <w:r>
        <w:fldChar w:fldCharType="separate"/>
      </w:r>
      <w:r w:rsidRPr="00986F3B">
        <w:rPr>
          <w:noProof/>
        </w:rPr>
        <w:t>(Sunarti &amp; Safitri, 2016)</w:t>
      </w:r>
      <w:r>
        <w:fldChar w:fldCharType="end"/>
      </w:r>
      <w:r>
        <w:t xml:space="preserve"> yang memanfaatkan Wordpress sebagai media ajar yang terbukti meningkatkan hasil belajar siswa berdasarkan nilai rata-rata siswa yang mencapai angka 80,8 dan nilai ketuntasan klasikalnya mencapai 88%. </w:t>
      </w:r>
      <w:r w:rsidR="005943AA">
        <w:t>Studi tersebut menyimpulkan bahwa media ajar berbasis Wordpress layak dan dapat digunakan dalam pembelajaran.</w:t>
      </w:r>
      <w:r w:rsidR="00AF3D5C">
        <w:t xml:space="preserve"> Studi lainnya juga memanfaatkan Wordpress sebagai media pembuatan blog gratis di </w:t>
      </w:r>
      <w:r w:rsidR="00AF3D5C">
        <w:lastRenderedPageBreak/>
        <w:t xml:space="preserve">Kelurahan Purbayan Baki Sukoharjo sebagai wadah komunikasi warga </w:t>
      </w:r>
      <w:r w:rsidR="00AF3D5C">
        <w:fldChar w:fldCharType="begin" w:fldLock="1"/>
      </w:r>
      <w:r w:rsidR="0046004A">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hoyoko","given":"Yudhistiro Pandu","non-dropping-particle":"","parse-names":false,"suffix":""}],"container-title":"ADIWIDYA","id":"ITEM-1","issue":"1","issued":{"date-parts":[["2018"]]},"page":"24-29","title":"Pelatihan Pembuatan Blog Menggunakan Template Wordpress Gratis Kepada Pamong Kelurahan Purbayan Baki Sukoharjo Sebagai Wadah Komunikasi Dengan Warga Tahun 2017","type":"article-journal","volume":"II"},"uris":["http://www.mendeley.com/documents/?uuid=3fa32607-c8f2-4d41-ac22-5ee98a8ce7fa"]}],"mendeley":{"formattedCitation":"(Widhoyoko, 2018)","plainTextFormattedCitation":"(Widhoyoko, 2018)","previouslyFormattedCitation":"(Widhoyoko, 2018)"},"properties":{"noteIndex":0},"schema":"https://github.com/citation-style-language/schema/raw/master/csl-citation.json"}</w:instrText>
      </w:r>
      <w:r w:rsidR="00AF3D5C">
        <w:fldChar w:fldCharType="separate"/>
      </w:r>
      <w:r w:rsidR="00AF3D5C" w:rsidRPr="00AF3D5C">
        <w:rPr>
          <w:noProof/>
        </w:rPr>
        <w:t>(Widhoyoko, 2018)</w:t>
      </w:r>
      <w:r w:rsidR="00AF3D5C">
        <w:fldChar w:fldCharType="end"/>
      </w:r>
      <w:r w:rsidR="00AF3D5C">
        <w:t>. Studi tersebut juga merupakan kegiatan pengabdian kepada masyarakat dalam bentuk pelatihan.</w:t>
      </w:r>
      <w:r w:rsidR="002E2FBE">
        <w:t xml:space="preserve"> </w:t>
      </w:r>
    </w:p>
    <w:p w14:paraId="01CCB380" w14:textId="66DB0DDD" w:rsidR="00986F3B" w:rsidRPr="002E2FBE" w:rsidRDefault="002E2FBE" w:rsidP="00202813">
      <w:pPr>
        <w:widowControl w:val="0"/>
        <w:ind w:firstLine="709"/>
        <w:jc w:val="both"/>
      </w:pPr>
      <w:r>
        <w:t xml:space="preserve">Studi lainnya memanfaatkan Wordpress untuk kebutuhan aplikasi penjualan </w:t>
      </w:r>
      <w:r>
        <w:rPr>
          <w:i/>
          <w:iCs/>
        </w:rPr>
        <w:t xml:space="preserve">online </w:t>
      </w:r>
      <w:r>
        <w:t xml:space="preserve">atau </w:t>
      </w:r>
      <w:r>
        <w:rPr>
          <w:i/>
          <w:iCs/>
        </w:rPr>
        <w:t xml:space="preserve">e-commerce </w:t>
      </w:r>
      <w:r>
        <w:t xml:space="preserve">seperti studi yang dilakukan oleh </w:t>
      </w:r>
      <w:r>
        <w:fldChar w:fldCharType="begin" w:fldLock="1"/>
      </w:r>
      <w:r w:rsidR="00510DF6">
        <w:instrText>ADDIN CSL_CITATION {"citationItems":[{"id":"ITEM-1","itemData":{"abstract":"Perkembangan Electronic Commerce (E-Commerce) membawa banyak perubahan terhadap sektor aktivitas bisnis yang selama ini dijalankan di dunia nyata. Perubahan tersebut merubah semua kegiatan marketing dan juga sekaligus memangkas biaya-biaya operasional untuk kegiatan perdagangan tanpa harus datang ke tempatnya dan diartikan sebagai proses pembelian, penjualan produk dan informasi yang dilakukan secara elektronik dengan memanfaatkan komputer. Penelitian ini mengambil studi kasus pada toko Jaksquare yaitu toko resmi The Jakmania atau pendukung tim sepak bola Persija Jakarta yang bergerak didalam bidang fashion yang menjual berbagai macam pakaian dan aksesoris tim sepak bola Persija Jakarta. Sistem penjualan pada toko Jak Square untuk saat ini dalam pemasarannya hanya melalui media sosial dan dalam pembuatan laporan yang dilakukan masih berupa pembukuan, dimana pemilik toko masih kurang teliti dalam melakukan pencatatannya. Tujuan dari penelitian ini adalah menerapkan aplikasi penjualan online (E-Commerce) menggunakan Content Management System (CMS) yaitu Wordpress. Penilitian ini menggunakan metode Bussines Model Canvas (BMC) yang memudahkan toko untuk menentukan strategi bisnis ke depannya dan membantu dalam kelangsungan produksi dan penjualannya. Hasil dari penelitian ini adalah menerapkan website E-Commerce untuk mempermudah pelanggan dalam melakukan transaksi tanpa adanya batasan waktu dan tempat, serta dapat membantu toko Jak Square dalam meningkatkan penjualan dan pemasaran produknya.","author":[{"dropping-particle":"","family":"Dharmawan","given":"Rizky","non-dropping-particle":"","parse-names":false,"suffix":""},{"dropping-particle":"","family":"Gata","given":"Grace","non-dropping-particle":"","parse-names":false,"suffix":""}],"container-title":"Jurnal IDEALIS (Indonesia Journal Information System)","id":"ITEM-1","issue":"1","issued":{"date-parts":[["2020"]]},"page":"132-138","title":"Penerapan Aplikasi Penjualan Online (E-Commerce) Menggunakan Content Management System Wordpress Pada Toko Jaksquare","type":"article-journal","volume":"3"},"uris":["http://www.mendeley.com/documents/?uuid=49ad538c-44e3-4699-a256-d5bc33003256"]}],"mendeley":{"formattedCitation":"(Dharmawan &amp; Gata, 2020)","plainTextFormattedCitation":"(Dharmawan &amp; Gata, 2020)","previouslyFormattedCitation":"(Dharmawan &amp; Gata, 2020)"},"properties":{"noteIndex":0},"schema":"https://github.com/citation-style-language/schema/raw/master/csl-citation.json"}</w:instrText>
      </w:r>
      <w:r>
        <w:fldChar w:fldCharType="separate"/>
      </w:r>
      <w:r w:rsidRPr="002E2FBE">
        <w:rPr>
          <w:noProof/>
        </w:rPr>
        <w:t>(Dharmawan &amp; Gata, 2020)</w:t>
      </w:r>
      <w:r>
        <w:fldChar w:fldCharType="end"/>
      </w:r>
      <w:r>
        <w:t xml:space="preserve"> yang menerapkan Wordpress untuk pengembangan aplikasi penjualan </w:t>
      </w:r>
      <w:r>
        <w:rPr>
          <w:i/>
          <w:iCs/>
        </w:rPr>
        <w:t>online</w:t>
      </w:r>
      <w:r>
        <w:t xml:space="preserve"> pada Toko Jaksquare. Studi tersebut </w:t>
      </w:r>
      <w:r w:rsidRPr="002E2FBE">
        <w:t xml:space="preserve">menggunakan metode </w:t>
      </w:r>
      <w:r w:rsidRPr="002E2FBE">
        <w:rPr>
          <w:i/>
          <w:iCs/>
        </w:rPr>
        <w:t>Bussines Model Canvas</w:t>
      </w:r>
      <w:r w:rsidRPr="002E2FBE">
        <w:t xml:space="preserve"> (BMC) untuk menentukan strategi bisnis </w:t>
      </w:r>
      <w:r>
        <w:t xml:space="preserve">yang dapat </w:t>
      </w:r>
      <w:r w:rsidRPr="002E2FBE">
        <w:t xml:space="preserve">membantu kelangsungan produksi dan penjualan. Hasil dari </w:t>
      </w:r>
      <w:r w:rsidR="005515B0">
        <w:t xml:space="preserve">studi tersebut adalah </w:t>
      </w:r>
      <w:r w:rsidRPr="005515B0">
        <w:rPr>
          <w:i/>
          <w:iCs/>
        </w:rPr>
        <w:t>website</w:t>
      </w:r>
      <w:r w:rsidRPr="002E2FBE">
        <w:t xml:space="preserve"> </w:t>
      </w:r>
      <w:r w:rsidR="005515B0" w:rsidRPr="005515B0">
        <w:rPr>
          <w:i/>
          <w:iCs/>
        </w:rPr>
        <w:t>e</w:t>
      </w:r>
      <w:r w:rsidRPr="005515B0">
        <w:rPr>
          <w:i/>
          <w:iCs/>
        </w:rPr>
        <w:t>-</w:t>
      </w:r>
      <w:r w:rsidR="005515B0">
        <w:rPr>
          <w:i/>
          <w:iCs/>
        </w:rPr>
        <w:t>c</w:t>
      </w:r>
      <w:r w:rsidRPr="005515B0">
        <w:rPr>
          <w:i/>
          <w:iCs/>
        </w:rPr>
        <w:t>ommerce</w:t>
      </w:r>
      <w:r w:rsidRPr="002E2FBE">
        <w:t xml:space="preserve"> </w:t>
      </w:r>
      <w:r w:rsidR="005515B0">
        <w:t xml:space="preserve">yang dapat digunakan oleh </w:t>
      </w:r>
      <w:r w:rsidRPr="002E2FBE">
        <w:t xml:space="preserve">pelanggan </w:t>
      </w:r>
      <w:r w:rsidR="005515B0">
        <w:t xml:space="preserve">Toko Jaksquare untuk berbelanja secara </w:t>
      </w:r>
      <w:r w:rsidR="005515B0">
        <w:rPr>
          <w:i/>
          <w:iCs/>
        </w:rPr>
        <w:t xml:space="preserve">online </w:t>
      </w:r>
      <w:r w:rsidR="005515B0">
        <w:t xml:space="preserve">dan </w:t>
      </w:r>
      <w:r w:rsidRPr="002E2FBE">
        <w:t>melakukan transaksi tanpa adanya batasan waktu dan tempat, serta dapat meningkatkan penjualan dan pemasaran produk</w:t>
      </w:r>
      <w:r w:rsidR="005515B0">
        <w:t>.</w:t>
      </w:r>
    </w:p>
    <w:p w14:paraId="5FDD22B4" w14:textId="309397DE" w:rsidR="005943AA" w:rsidRPr="00510DF6" w:rsidRDefault="00510DF6" w:rsidP="00202813">
      <w:pPr>
        <w:widowControl w:val="0"/>
        <w:ind w:firstLine="709"/>
        <w:jc w:val="both"/>
      </w:pPr>
      <w:r>
        <w:t xml:space="preserve">Wordpress juga digunakan dalam studi </w:t>
      </w:r>
      <w:r>
        <w:fldChar w:fldCharType="begin" w:fldLock="1"/>
      </w:r>
      <w:r w:rsidR="002D2E5E">
        <w:instrText>ADDIN CSL_CITATION {"citationItems":[{"id":"ITEM-1","itemData":{"DOI":"10.24076/citec.2017v4i3.111","ISSN":"2354-5771","abstract":"WordPress merupakan aplikasi sistem terbuka yang dibangun menggunakan bahasa pemrograman PHP dan basis data MySQL yang dimana keduanya merupakan bagian dari perangkat lunak sistem terbuka. Dengan perkembangan teknologi informasi yang sedemikian canggih, Official Site RCEP dikembangkan dalam upaya mengoptimalkan sistem registrasi dan mendukung kegiatan TOEFL pada Perguruan Tinggi. Pemanfaatan sistem iMe (iLearning Media) berbasis WordPress ini diharapkan mampu membuat implementasi pada Official Site RCEP dapat berjalan dengan efektif dan efisien, dengan terintegrasi pada RinfoApps yang merupakan media cloud computing, salah satunya adalah penggunaan RinfoForm yang dapat digunakan sebagai media Registrasi TOEFL Online yang ada pada Official Site RCEP. Tahapan implementasi penelitian ini menggunakan metode observasi, wawancara kepada ketua pelaksana RCEP, serta metode studi pustaka. Selain sebagai media Registrasi TOEFL Online, Official Site RCEP juga digunakan sebagai wadah yang dapat memberikan informasi-informasi yang berkaitan dengan pelaksanaan TOEFL secara online pada Perguruan Tinggi Raharja. Dengan adanya Official Site RCEP ini diharapkan mampu mengatasi berbagai persoalan yang sering dihadapi dari registrasi TOEFL yang berjalan secara manual seperti hilangnya data, rusaknya data pendaftar, dan ketidakefisienan waktu.WordPress is an open system application built using PHP programming languages and MySQL database where both are part of open system software. With such a sophisticated development of information technology, the Official Site RCEP is developed in an effort to optimize the registration system and support the TOEFL activity in Higher Education. The use of iMe (iLearning Media) system based on WordPress is expected to make the implementation on Official Site RCEP can run effectively and efficiently, integrated with RinfoApps which is a cloud computing media, one of which is the use of RinfoForm which can be used as an Online TOEFL Register medium on the Official Site of RCEP. Stages of implementation of this study using the method of observation, interviews to the chief executive of RCEP, as well as literature study method. In addition to being a medium of Online TOEFL Registration, Official Site RCEP is also used as a container that can provide information related to the implementation of TOEFL online at Raharja Higher Education. With the Official Site RCEP is expected to overcome many problems that often faced from registration that runs…","author":[{"dropping-particle":"","family":"Rahardja","given":"Untung","non-dropping-particle":"","parse-names":false,"suffix":""},{"dropping-particle":"","family":"Handayani","given":"Indri","non-dropping-particle":"","parse-names":false,"suffix":""},{"dropping-particle":"","family":"Ningrum","given":"Anggun Aditya","non-dropping-particle":"","parse-names":false,"suffix":""}],"container-title":"Creative Information Technology Journal","id":"ITEM-1","issue":"3","issued":{"date-parts":[["2018"]]},"page":"207","title":"Pemanfaatan Sistem iMe Berbasis WordPress sebagai Official Site RCEP pada Perguruan Tinggi","type":"article-journal","volume":"4"},"uris":["http://www.mendeley.com/documents/?uuid=73c92596-7c05-4951-bb65-edea70e35673"]}],"mendeley":{"formattedCitation":"(Rahardja, Handayani, &amp; Ningrum, 2018)","plainTextFormattedCitation":"(Rahardja, Handayani, &amp; Ningrum, 2018)","previouslyFormattedCitation":"(Rahardja, Handayani, &amp; Ningrum, 2018)"},"properties":{"noteIndex":0},"schema":"https://github.com/citation-style-language/schema/raw/master/csl-citation.json"}</w:instrText>
      </w:r>
      <w:r>
        <w:fldChar w:fldCharType="separate"/>
      </w:r>
      <w:r w:rsidRPr="00510DF6">
        <w:rPr>
          <w:noProof/>
        </w:rPr>
        <w:t>(Rahardja, Handayani, &amp; Ningrum, 2018)</w:t>
      </w:r>
      <w:r>
        <w:fldChar w:fldCharType="end"/>
      </w:r>
      <w:r>
        <w:t xml:space="preserve"> yang memanfaatkan Wordpress dalam mengembangkan </w:t>
      </w:r>
      <w:r>
        <w:rPr>
          <w:i/>
          <w:iCs/>
        </w:rPr>
        <w:t xml:space="preserve">website </w:t>
      </w:r>
      <w:r>
        <w:t xml:space="preserve">iMe </w:t>
      </w:r>
      <w:r>
        <w:rPr>
          <w:i/>
          <w:iCs/>
        </w:rPr>
        <w:t xml:space="preserve">(iLearning Media) </w:t>
      </w:r>
      <w:r>
        <w:t xml:space="preserve">pada perguruan tinggi sebagai </w:t>
      </w:r>
      <w:r>
        <w:rPr>
          <w:i/>
          <w:iCs/>
        </w:rPr>
        <w:t xml:space="preserve">website </w:t>
      </w:r>
      <w:r>
        <w:t>resmi RCEP</w:t>
      </w:r>
      <w:r w:rsidR="00341E90">
        <w:t xml:space="preserve"> yang digunakan untuk memberikan informasi-informasi terkait pelaksanaan TOEFL secara </w:t>
      </w:r>
      <w:r w:rsidR="00341E90" w:rsidRPr="00341E90">
        <w:rPr>
          <w:i/>
          <w:iCs/>
        </w:rPr>
        <w:t>online</w:t>
      </w:r>
      <w:r w:rsidR="00341E90">
        <w:t xml:space="preserve"> hingga sistem registrasi TOEFL </w:t>
      </w:r>
      <w:r w:rsidR="00341E90">
        <w:rPr>
          <w:i/>
          <w:iCs/>
        </w:rPr>
        <w:t>online</w:t>
      </w:r>
      <w:r>
        <w:t>.</w:t>
      </w:r>
      <w:r w:rsidR="00341E90">
        <w:t xml:space="preserve"> </w:t>
      </w:r>
      <w:r w:rsidR="00E27935">
        <w:t xml:space="preserve">Dengan adanya </w:t>
      </w:r>
      <w:r w:rsidR="00E27935">
        <w:rPr>
          <w:i/>
          <w:iCs/>
        </w:rPr>
        <w:t xml:space="preserve">website </w:t>
      </w:r>
      <w:r w:rsidR="00E27935">
        <w:t>iMe yang dikembangkan dalam studi tersebut, hal-hal yang tidak diinginkan seperti hilangnya data, rusaknya data pendaftar, dan ketidakefisienan waktu dapat dihindari.</w:t>
      </w:r>
      <w:r w:rsidR="00341E90">
        <w:t xml:space="preserve"> </w:t>
      </w:r>
    </w:p>
    <w:p w14:paraId="7588D89F" w14:textId="2D9AB3C3" w:rsidR="000D11BE" w:rsidRPr="002E36A8" w:rsidRDefault="002F6A42" w:rsidP="00A8373B">
      <w:pPr>
        <w:widowControl w:val="0"/>
        <w:ind w:firstLine="709"/>
        <w:jc w:val="both"/>
      </w:pPr>
      <w:r>
        <w:t xml:space="preserve">Berdasarkan uraian di atas, pengabdian </w:t>
      </w:r>
      <w:r w:rsidR="009D6AAE">
        <w:t xml:space="preserve">kepada </w:t>
      </w:r>
      <w:r>
        <w:t xml:space="preserve">masyarakat ini memberikan pelatihan tentang bagaimana membuat </w:t>
      </w:r>
      <w:r>
        <w:rPr>
          <w:i/>
          <w:iCs/>
        </w:rPr>
        <w:t xml:space="preserve">website </w:t>
      </w:r>
      <w:r>
        <w:t xml:space="preserve">dengan </w:t>
      </w:r>
      <w:r>
        <w:t xml:space="preserve">memanfaatkan CMS Wordpress. Adapun lokasi pengabdian adalah SMA Negeri 6 Palembang yang merupakan salah satu SMA terbaik di Sumatera Selatan </w:t>
      </w:r>
      <w:r>
        <w:fldChar w:fldCharType="begin" w:fldLock="1"/>
      </w:r>
      <w:r w:rsidR="00380344">
        <w:instrText>ADDIN CSL_CITATION {"citationItems":[{"id":"ITEM-1","itemData":{"URL":"https://www.tagar.id/11-sma-terbaik-di-sumatera-selatan-sesuai-nilai-utbk-2020","accessed":{"date-parts":[["2021","4","19"]]},"author":[{"dropping-particle":"","family":"Munte","given":"Tigor","non-dropping-particle":"","parse-names":false,"suffix":""}],"container-title":"tagar.id","id":"ITEM-1","issued":{"date-parts":[["2020"]]},"title":"11 SMA Terbaik di Sumatera Selatan Sesuai Nilai UTBK 2020","type":"webpage"},"uris":["http://www.mendeley.com/documents/?uuid=cf2857b3-98b9-4d16-baaf-da346ee77056"]}],"mendeley":{"formattedCitation":"(Munte, 2020)","plainTextFormattedCitation":"(Munte, 2020)","previouslyFormattedCitation":"(Munte, 2020)"},"properties":{"noteIndex":0},"schema":"https://github.com/citation-style-language/schema/raw/master/csl-citation.json"}</w:instrText>
      </w:r>
      <w:r>
        <w:fldChar w:fldCharType="separate"/>
      </w:r>
      <w:r w:rsidRPr="002F6A42">
        <w:rPr>
          <w:noProof/>
        </w:rPr>
        <w:t>(Munte, 2020)</w:t>
      </w:r>
      <w:r>
        <w:fldChar w:fldCharType="end"/>
      </w:r>
      <w:r>
        <w:t xml:space="preserve">. </w:t>
      </w:r>
      <w:r w:rsidR="009D6AAE">
        <w:t xml:space="preserve">Peserta pelatihan merupakan siswa-siswi SMA Negeri 6 Palembang yang tergabung dalam ekstrakurikuler </w:t>
      </w:r>
      <w:r w:rsidR="009D6AAE">
        <w:rPr>
          <w:i/>
          <w:iCs/>
        </w:rPr>
        <w:t xml:space="preserve">information and communication technology </w:t>
      </w:r>
      <w:r w:rsidR="009D6AAE">
        <w:t xml:space="preserve">(ICT). </w:t>
      </w:r>
      <w:r w:rsidR="00A8373B">
        <w:t xml:space="preserve">Topik pelatihan </w:t>
      </w:r>
      <w:r w:rsidR="00086F5B">
        <w:t xml:space="preserve">tentang pelatihan pembuatan </w:t>
      </w:r>
      <w:r w:rsidR="00086F5B">
        <w:rPr>
          <w:i/>
          <w:iCs/>
        </w:rPr>
        <w:t xml:space="preserve">website </w:t>
      </w:r>
      <w:r w:rsidR="00086F5B">
        <w:t xml:space="preserve">dengan memanfaatkan CMS Wordpress </w:t>
      </w:r>
      <w:r w:rsidR="00A8373B">
        <w:t xml:space="preserve">diputuskan setelah melaksanakan diskusi bersama wakil kepala sekolah bidang kesiswaan dan pembina ekstrakurikuler ICT di SMA Negeri 6 Palembang beberapa waktu sebelum pelaksanaan pelatihan. </w:t>
      </w:r>
      <w:r w:rsidR="009D6AAE">
        <w:t>Oleh karena itu, pengabdian kepada masyarakat ini dilaksanakan dengan judul “Pelatihan Pembuatan Website Portal dengan Menggunakan Wordpress untuk Siswa/Siswi SMA Negeri 6 Palembang”.</w:t>
      </w:r>
    </w:p>
    <w:p w14:paraId="56DDF6A4" w14:textId="77777777" w:rsidR="00A11259" w:rsidRDefault="00A11259" w:rsidP="00D56051">
      <w:pPr>
        <w:jc w:val="both"/>
        <w:rPr>
          <w:b/>
        </w:rPr>
      </w:pPr>
    </w:p>
    <w:p w14:paraId="62FFA03E" w14:textId="2392EEC0" w:rsidR="00D56051" w:rsidRPr="002E36A8" w:rsidRDefault="00620D8E" w:rsidP="00D56051">
      <w:pPr>
        <w:jc w:val="both"/>
        <w:rPr>
          <w:b/>
          <w:lang w:val="id-ID"/>
        </w:rPr>
      </w:pPr>
      <w:r w:rsidRPr="002E36A8">
        <w:rPr>
          <w:b/>
        </w:rPr>
        <w:t>METOD</w:t>
      </w:r>
      <w:r w:rsidR="00533B85" w:rsidRPr="002E36A8">
        <w:rPr>
          <w:b/>
          <w:lang w:val="id-ID"/>
        </w:rPr>
        <w:t>E</w:t>
      </w:r>
    </w:p>
    <w:p w14:paraId="03B353E0" w14:textId="77777777" w:rsidR="00D56051" w:rsidRPr="002E36A8" w:rsidRDefault="00D56051" w:rsidP="00D56051">
      <w:pPr>
        <w:jc w:val="both"/>
        <w:rPr>
          <w:b/>
        </w:rPr>
      </w:pPr>
    </w:p>
    <w:p w14:paraId="0D53BBC0" w14:textId="236D4937" w:rsidR="002B6530" w:rsidRDefault="00380344" w:rsidP="002B6530">
      <w:pPr>
        <w:pStyle w:val="NormalWeb"/>
        <w:widowControl w:val="0"/>
        <w:spacing w:before="0" w:beforeAutospacing="0" w:after="0" w:afterAutospacing="0"/>
        <w:ind w:firstLine="709"/>
        <w:jc w:val="both"/>
      </w:pPr>
      <w:r>
        <w:t xml:space="preserve">Kegiatan pengabdian kepada masyarakat ini dilakukan dalam bentuk pelatihan. </w:t>
      </w:r>
      <w:r w:rsidRPr="00380344">
        <w:t xml:space="preserve">Adapun metode </w:t>
      </w:r>
      <w:r>
        <w:t xml:space="preserve">yang digunakan dalam pelatihan ini </w:t>
      </w:r>
      <w:r w:rsidRPr="00380344">
        <w:t xml:space="preserve">mengacu pada </w:t>
      </w:r>
      <w:r>
        <w:fldChar w:fldCharType="begin" w:fldLock="1"/>
      </w:r>
      <w:r w:rsidR="004B2A07">
        <w:instrText>ADDIN CSL_CITATION {"citationItems":[{"id":"ITEM-1","itemData":{"DOI":"10.2752/175630615X14212498964394","ISSN":"14606925","abstract":"This paper is based on two European Union-funded projects: Life 2.0, which was recently completed,1 and My Neighbourhood, which is still ongoing. The goal of the former was to create locationbased and socially networked services to support elderly people in living independently. The aim of the latter is to develop a platform to activate hidden or latent resources in neighbourhoods. Both of the projects are an application of service design to the public sector and together provide useful insights about designing and scaling up highly localized and personalized services and service platforms. While several analogies can be found between the existing generation of social networking platforms and the services proposed in these projects, there are alsoseveral important differences that challenge the way local and individual services should be designed in the perspective of being scaled up to larger contexts. This paper reflects on the lesson learned from the work undertaken so far and proposes criteria and hypotheses for the diffusion of these types of services.","author":[{"dropping-particle":"","family":"Morelli","given":"Nicola","non-dropping-particle":"","parse-names":false,"suffix":""}],"container-title":"Design Journal","id":"ITEM-1","issue":"2","issued":{"date-parts":[["2015"]]},"page":"269-290","title":"Challenges in designing and scaling up community services","type":"article-journal","volume":"18"},"uris":["http://www.mendeley.com/documents/?uuid=951eb42a-e3cc-4c7a-8266-99817af8c677"]}],"mendeley":{"formattedCitation":"(Morelli, 2015)","plainTextFormattedCitation":"(Morelli, 2015)","previouslyFormattedCitation":"(Morelli, 2015)"},"properties":{"noteIndex":0},"schema":"https://github.com/citation-style-language/schema/raw/master/csl-citation.json"}</w:instrText>
      </w:r>
      <w:r>
        <w:fldChar w:fldCharType="separate"/>
      </w:r>
      <w:r w:rsidRPr="00380344">
        <w:rPr>
          <w:noProof/>
        </w:rPr>
        <w:t>(Morelli, 2015)</w:t>
      </w:r>
      <w:r>
        <w:fldChar w:fldCharType="end"/>
      </w:r>
      <w:r>
        <w:t xml:space="preserve"> adalah pendidikan masyarakat dan pelatihan. Metode ini  digunakan dalam bentuk pelatihan dan penyuluhan yang disertai dengan demonstrasi atau praktik bersama dalam pembuatan </w:t>
      </w:r>
      <w:r>
        <w:rPr>
          <w:i/>
          <w:iCs/>
        </w:rPr>
        <w:t xml:space="preserve">website </w:t>
      </w:r>
      <w:r>
        <w:t>menggunakan Wordpress.</w:t>
      </w:r>
    </w:p>
    <w:p w14:paraId="6AF6F83E" w14:textId="5C37F47A" w:rsidR="002B6530" w:rsidRDefault="002B6530" w:rsidP="002B6530">
      <w:pPr>
        <w:pStyle w:val="NormalWeb"/>
        <w:widowControl w:val="0"/>
        <w:spacing w:before="0" w:beforeAutospacing="0" w:after="0" w:afterAutospacing="0"/>
        <w:ind w:firstLine="709"/>
        <w:jc w:val="both"/>
      </w:pPr>
      <w:r>
        <w:t>Beberapa tahapan yang dilakukan dalam pelaksanaan kegiatan pengabdian kepada masyarakat ini adalah sebagai berikut :</w:t>
      </w:r>
    </w:p>
    <w:p w14:paraId="580EF684" w14:textId="22D5C641" w:rsidR="002B6530" w:rsidRDefault="002B6530" w:rsidP="002B6530">
      <w:pPr>
        <w:pStyle w:val="NormalWeb"/>
        <w:widowControl w:val="0"/>
        <w:spacing w:before="0" w:beforeAutospacing="0" w:after="0" w:afterAutospacing="0"/>
        <w:ind w:firstLine="709"/>
        <w:jc w:val="both"/>
      </w:pPr>
      <w:r>
        <w:rPr>
          <w:b/>
          <w:bCs/>
        </w:rPr>
        <w:t xml:space="preserve">Survei </w:t>
      </w:r>
      <w:r w:rsidR="0054201F">
        <w:rPr>
          <w:b/>
          <w:bCs/>
        </w:rPr>
        <w:t>Kebutuhan</w:t>
      </w:r>
      <w:r>
        <w:rPr>
          <w:b/>
          <w:bCs/>
        </w:rPr>
        <w:t xml:space="preserve">: </w:t>
      </w:r>
      <w:r>
        <w:t xml:space="preserve">dilakukan untuk memetakan kompetensi apa yang dibutuhkan di lokasi pengabdian. Pada tahapan inilah diputuskan topik </w:t>
      </w:r>
      <w:r>
        <w:lastRenderedPageBreak/>
        <w:t xml:space="preserve">pelatihan adalah pembuatan </w:t>
      </w:r>
      <w:r>
        <w:rPr>
          <w:i/>
          <w:iCs/>
        </w:rPr>
        <w:t xml:space="preserve">website </w:t>
      </w:r>
      <w:r>
        <w:t>dengan Wordpress.</w:t>
      </w:r>
    </w:p>
    <w:p w14:paraId="1CF0CC88" w14:textId="4406D582" w:rsidR="002B6530" w:rsidRDefault="002B6530" w:rsidP="002B6530">
      <w:pPr>
        <w:pStyle w:val="NormalWeb"/>
        <w:widowControl w:val="0"/>
        <w:spacing w:before="0" w:beforeAutospacing="0" w:after="0" w:afterAutospacing="0"/>
        <w:ind w:firstLine="709"/>
        <w:jc w:val="both"/>
      </w:pPr>
      <w:r>
        <w:rPr>
          <w:b/>
          <w:bCs/>
        </w:rPr>
        <w:t>Persiapan</w:t>
      </w:r>
      <w:r>
        <w:t xml:space="preserve">: yang dilakukan adalah a) persiapan administratif yang dibutuhkan sebagai syarat pelaksanaan </w:t>
      </w:r>
      <w:r w:rsidR="000A1A92">
        <w:t>pelatihan</w:t>
      </w:r>
      <w:r>
        <w:t xml:space="preserve">, b) pembuatan materi pelatihan, c) mempersiapan kuesioner yang akan disebarkan kepada peserta pelatihan </w:t>
      </w:r>
      <w:r w:rsidR="005F5F5A">
        <w:t xml:space="preserve">pra </w:t>
      </w:r>
      <w:r>
        <w:t xml:space="preserve">dan </w:t>
      </w:r>
      <w:r w:rsidR="005F5F5A">
        <w:t xml:space="preserve">pasca </w:t>
      </w:r>
      <w:r>
        <w:t>pelatihan.</w:t>
      </w:r>
    </w:p>
    <w:p w14:paraId="50CDBB64" w14:textId="2342A6B2" w:rsidR="008C58E8" w:rsidRDefault="002B6530" w:rsidP="002B6530">
      <w:pPr>
        <w:pStyle w:val="NormalWeb"/>
        <w:widowControl w:val="0"/>
        <w:spacing w:before="0" w:beforeAutospacing="0" w:after="0" w:afterAutospacing="0"/>
        <w:ind w:firstLine="709"/>
        <w:jc w:val="both"/>
      </w:pPr>
      <w:r>
        <w:rPr>
          <w:b/>
          <w:bCs/>
        </w:rPr>
        <w:t xml:space="preserve">Pelaksanaan: </w:t>
      </w:r>
      <w:r>
        <w:t xml:space="preserve">pelatihan pembuatan </w:t>
      </w:r>
      <w:r>
        <w:rPr>
          <w:i/>
          <w:iCs/>
        </w:rPr>
        <w:t xml:space="preserve">website </w:t>
      </w:r>
      <w:r>
        <w:t xml:space="preserve">dengan Wordpress dilakukan di SMA Negeri 6 Palembang. Sebelum pelatihan dilaksanakan, terlebih dahulu disebarkan kuesioner  yang bertujuan untuk melihat kesiapan dan harapan peserta pelatihan. </w:t>
      </w:r>
      <w:r w:rsidR="006852ED">
        <w:t>Secara umum k</w:t>
      </w:r>
      <w:r>
        <w:t>egiatan pelatihan berlangsung lancar</w:t>
      </w:r>
      <w:r w:rsidR="006852ED">
        <w:t>.</w:t>
      </w:r>
    </w:p>
    <w:p w14:paraId="69AAE5DA" w14:textId="2D4BB896" w:rsidR="002B6530" w:rsidRPr="002B6530" w:rsidRDefault="008C58E8" w:rsidP="002B6530">
      <w:pPr>
        <w:pStyle w:val="NormalWeb"/>
        <w:widowControl w:val="0"/>
        <w:spacing w:before="0" w:beforeAutospacing="0" w:after="0" w:afterAutospacing="0"/>
        <w:ind w:firstLine="709"/>
        <w:jc w:val="both"/>
      </w:pPr>
      <w:r>
        <w:rPr>
          <w:b/>
          <w:bCs/>
        </w:rPr>
        <w:t xml:space="preserve">Evaluasi: </w:t>
      </w:r>
      <w:r>
        <w:t>dilakukan s</w:t>
      </w:r>
      <w:r w:rsidR="002B6530">
        <w:t>etelah pelatihan</w:t>
      </w:r>
      <w:r>
        <w:t>.</w:t>
      </w:r>
      <w:r w:rsidR="002B6530">
        <w:t xml:space="preserve"> </w:t>
      </w:r>
      <w:r>
        <w:t xml:space="preserve">Evaluasi dilakukan </w:t>
      </w:r>
      <w:r w:rsidR="002B6530">
        <w:t>dengan menyebarkan kuesioner yang bertujuan mengevaluasi pelatihan, baik dari sisi materi pelatihan, hingga cara penyampaian instruktur, serta saran dan kritik dari para peserta kepada tim pengabdi.</w:t>
      </w:r>
    </w:p>
    <w:p w14:paraId="673B6DED" w14:textId="77777777" w:rsidR="002B6530" w:rsidRDefault="002B6530" w:rsidP="002B6530">
      <w:pPr>
        <w:pStyle w:val="NormalWeb"/>
        <w:widowControl w:val="0"/>
        <w:spacing w:before="0" w:beforeAutospacing="0" w:after="0" w:afterAutospacing="0"/>
        <w:jc w:val="both"/>
      </w:pPr>
    </w:p>
    <w:p w14:paraId="0FF98A09" w14:textId="77777777" w:rsidR="00D56051" w:rsidRPr="002E36A8" w:rsidRDefault="00D56051" w:rsidP="00D56051">
      <w:pPr>
        <w:jc w:val="both"/>
        <w:rPr>
          <w:b/>
          <w:lang w:val="id-ID"/>
        </w:rPr>
      </w:pPr>
      <w:r w:rsidRPr="002E36A8">
        <w:rPr>
          <w:b/>
        </w:rPr>
        <w:t>PEMBAHASAN</w:t>
      </w:r>
    </w:p>
    <w:p w14:paraId="7331461F" w14:textId="77777777" w:rsidR="00D56051" w:rsidRPr="002E36A8" w:rsidRDefault="00D56051" w:rsidP="00D56051">
      <w:pPr>
        <w:jc w:val="both"/>
        <w:rPr>
          <w:b/>
          <w:lang w:val="id-ID"/>
        </w:rPr>
      </w:pPr>
    </w:p>
    <w:p w14:paraId="5DCEB056" w14:textId="63D19486" w:rsidR="00240CA9" w:rsidRDefault="006656FD" w:rsidP="00236E96">
      <w:pPr>
        <w:autoSpaceDE w:val="0"/>
        <w:autoSpaceDN w:val="0"/>
        <w:adjustRightInd w:val="0"/>
        <w:ind w:firstLine="709"/>
        <w:jc w:val="both"/>
      </w:pPr>
      <w:r>
        <w:t>P</w:t>
      </w:r>
      <w:r w:rsidR="007D258B">
        <w:t xml:space="preserve">elatihan </w:t>
      </w:r>
      <w:r>
        <w:t xml:space="preserve">pembuatan </w:t>
      </w:r>
      <w:r>
        <w:rPr>
          <w:i/>
          <w:iCs/>
        </w:rPr>
        <w:t xml:space="preserve">website </w:t>
      </w:r>
      <w:r>
        <w:t xml:space="preserve">dengan </w:t>
      </w:r>
      <w:r w:rsidR="0018053B">
        <w:t xml:space="preserve">memanfaatkan </w:t>
      </w:r>
      <w:r>
        <w:t xml:space="preserve">Wordpress ini </w:t>
      </w:r>
      <w:r w:rsidR="006563B4">
        <w:t xml:space="preserve">berjalan dengan lancar dan </w:t>
      </w:r>
      <w:r>
        <w:t xml:space="preserve">mendapatkan antusias yang tinggi dari para peserta. </w:t>
      </w:r>
    </w:p>
    <w:p w14:paraId="374D7160" w14:textId="4D528637" w:rsidR="006656FD" w:rsidRDefault="006656FD" w:rsidP="006656FD">
      <w:pPr>
        <w:autoSpaceDE w:val="0"/>
        <w:autoSpaceDN w:val="0"/>
        <w:adjustRightInd w:val="0"/>
        <w:jc w:val="both"/>
      </w:pPr>
    </w:p>
    <w:p w14:paraId="71F3CFEF" w14:textId="3C802103" w:rsidR="006656FD" w:rsidRDefault="006656FD" w:rsidP="006656FD">
      <w:pPr>
        <w:autoSpaceDE w:val="0"/>
        <w:autoSpaceDN w:val="0"/>
        <w:adjustRightInd w:val="0"/>
        <w:jc w:val="both"/>
      </w:pPr>
      <w:r w:rsidRPr="006656FD">
        <w:rPr>
          <w:noProof/>
        </w:rPr>
        <w:drawing>
          <wp:inline distT="0" distB="0" distL="0" distR="0" wp14:anchorId="7D4849D8" wp14:editId="5DC72916">
            <wp:extent cx="2376170" cy="1781810"/>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6170" cy="1781810"/>
                    </a:xfrm>
                    <a:prstGeom prst="rect">
                      <a:avLst/>
                    </a:prstGeom>
                    <a:noFill/>
                    <a:ln>
                      <a:noFill/>
                    </a:ln>
                  </pic:spPr>
                </pic:pic>
              </a:graphicData>
            </a:graphic>
          </wp:inline>
        </w:drawing>
      </w:r>
    </w:p>
    <w:p w14:paraId="1A7F38C6" w14:textId="74EC6DFA" w:rsidR="006656FD" w:rsidRDefault="006656FD" w:rsidP="006656FD">
      <w:pPr>
        <w:autoSpaceDE w:val="0"/>
        <w:autoSpaceDN w:val="0"/>
        <w:adjustRightInd w:val="0"/>
        <w:jc w:val="center"/>
      </w:pPr>
      <w:r>
        <w:t>Gambar 1. Suasana kegiatan pelatihan</w:t>
      </w:r>
    </w:p>
    <w:p w14:paraId="233D51F8" w14:textId="413D2AD9" w:rsidR="006656FD" w:rsidRDefault="007D77F5" w:rsidP="006656FD">
      <w:pPr>
        <w:autoSpaceDE w:val="0"/>
        <w:autoSpaceDN w:val="0"/>
        <w:adjustRightInd w:val="0"/>
      </w:pPr>
      <w:r w:rsidRPr="007D77F5">
        <w:rPr>
          <w:noProof/>
        </w:rPr>
        <w:drawing>
          <wp:inline distT="0" distB="0" distL="0" distR="0" wp14:anchorId="65B38A21" wp14:editId="4D8D4FDA">
            <wp:extent cx="2376170" cy="178054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6170" cy="1780540"/>
                    </a:xfrm>
                    <a:prstGeom prst="rect">
                      <a:avLst/>
                    </a:prstGeom>
                    <a:noFill/>
                    <a:ln>
                      <a:noFill/>
                    </a:ln>
                  </pic:spPr>
                </pic:pic>
              </a:graphicData>
            </a:graphic>
          </wp:inline>
        </w:drawing>
      </w:r>
    </w:p>
    <w:p w14:paraId="62A199B3" w14:textId="0D9207ED" w:rsidR="007D77F5" w:rsidRDefault="007D77F5" w:rsidP="007D77F5">
      <w:pPr>
        <w:autoSpaceDE w:val="0"/>
        <w:autoSpaceDN w:val="0"/>
        <w:adjustRightInd w:val="0"/>
        <w:jc w:val="center"/>
      </w:pPr>
      <w:r>
        <w:t>Gambar 2. Pelaksanaan Pelatihan</w:t>
      </w:r>
    </w:p>
    <w:p w14:paraId="3646D24F" w14:textId="77777777" w:rsidR="00B2507D" w:rsidRDefault="00B2507D" w:rsidP="007D77F5">
      <w:pPr>
        <w:autoSpaceDE w:val="0"/>
        <w:autoSpaceDN w:val="0"/>
        <w:adjustRightInd w:val="0"/>
        <w:jc w:val="center"/>
      </w:pPr>
    </w:p>
    <w:p w14:paraId="70B319C9" w14:textId="016CB723" w:rsidR="007D77F5" w:rsidRDefault="00C11AC0" w:rsidP="007D77F5">
      <w:pPr>
        <w:autoSpaceDE w:val="0"/>
        <w:autoSpaceDN w:val="0"/>
        <w:adjustRightInd w:val="0"/>
      </w:pPr>
      <w:r w:rsidRPr="00C11AC0">
        <w:rPr>
          <w:noProof/>
        </w:rPr>
        <w:drawing>
          <wp:inline distT="0" distB="0" distL="0" distR="0" wp14:anchorId="1AA7EC9A" wp14:editId="4B11B57F">
            <wp:extent cx="2376170" cy="177990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6170" cy="1779905"/>
                    </a:xfrm>
                    <a:prstGeom prst="rect">
                      <a:avLst/>
                    </a:prstGeom>
                    <a:noFill/>
                    <a:ln>
                      <a:noFill/>
                    </a:ln>
                  </pic:spPr>
                </pic:pic>
              </a:graphicData>
            </a:graphic>
          </wp:inline>
        </w:drawing>
      </w:r>
    </w:p>
    <w:p w14:paraId="42BA5FB4" w14:textId="0B68A0FB" w:rsidR="00C11AC0" w:rsidRDefault="00C11AC0" w:rsidP="00C11AC0">
      <w:pPr>
        <w:autoSpaceDE w:val="0"/>
        <w:autoSpaceDN w:val="0"/>
        <w:adjustRightInd w:val="0"/>
        <w:jc w:val="center"/>
      </w:pPr>
      <w:r>
        <w:t>Gambar 3. Foto Bersama Pengabdi dan Peserta Pelatihan</w:t>
      </w:r>
    </w:p>
    <w:p w14:paraId="47F4748E" w14:textId="77777777" w:rsidR="0028526F" w:rsidRDefault="0028526F" w:rsidP="00C11AC0">
      <w:pPr>
        <w:autoSpaceDE w:val="0"/>
        <w:autoSpaceDN w:val="0"/>
        <w:adjustRightInd w:val="0"/>
        <w:jc w:val="center"/>
      </w:pPr>
    </w:p>
    <w:p w14:paraId="28F9B805" w14:textId="45F45BC7" w:rsidR="00236E96" w:rsidRDefault="00236E96" w:rsidP="00236E96">
      <w:pPr>
        <w:autoSpaceDE w:val="0"/>
        <w:autoSpaceDN w:val="0"/>
        <w:adjustRightInd w:val="0"/>
        <w:ind w:firstLine="709"/>
        <w:jc w:val="both"/>
      </w:pPr>
      <w:r>
        <w:t xml:space="preserve">Sebelum pelatihan dimulai, peserta </w:t>
      </w:r>
      <w:r w:rsidR="00593146">
        <w:t xml:space="preserve">terlebih dahulu </w:t>
      </w:r>
      <w:r>
        <w:t xml:space="preserve">diminta untuk mengisi kuesioner pra pelatihan. </w:t>
      </w:r>
      <w:r w:rsidR="004606E8">
        <w:t>Terdapat 18 orang p</w:t>
      </w:r>
      <w:r>
        <w:t xml:space="preserve">eserta yang </w:t>
      </w:r>
      <w:r w:rsidR="004606E8">
        <w:t>menjadi responden kuesioner</w:t>
      </w:r>
      <w:r>
        <w:t xml:space="preserve">. Adapun hasil kuesioner pra pelatihan dapat dilihat pada Gambar </w:t>
      </w:r>
      <w:r w:rsidR="003376AA">
        <w:t>4</w:t>
      </w:r>
      <w:r>
        <w:t xml:space="preserve">. </w:t>
      </w:r>
    </w:p>
    <w:p w14:paraId="71126D0B" w14:textId="77777777" w:rsidR="00236E96" w:rsidRDefault="00236E96" w:rsidP="00236E96">
      <w:pPr>
        <w:autoSpaceDE w:val="0"/>
        <w:autoSpaceDN w:val="0"/>
        <w:adjustRightInd w:val="0"/>
        <w:ind w:firstLine="709"/>
        <w:jc w:val="both"/>
      </w:pPr>
    </w:p>
    <w:p w14:paraId="6AEE4351" w14:textId="77777777" w:rsidR="00236E96" w:rsidRPr="002E36A8" w:rsidRDefault="00236E96" w:rsidP="00236E96">
      <w:pPr>
        <w:widowControl w:val="0"/>
        <w:jc w:val="center"/>
        <w:rPr>
          <w:b/>
          <w:lang w:val="id-ID"/>
        </w:rPr>
      </w:pPr>
      <w:r>
        <w:rPr>
          <w:noProof/>
        </w:rPr>
        <w:drawing>
          <wp:inline distT="0" distB="0" distL="0" distR="0" wp14:anchorId="06C052B9" wp14:editId="1B323E67">
            <wp:extent cx="2295525" cy="1962150"/>
            <wp:effectExtent l="0" t="0" r="9525" b="0"/>
            <wp:docPr id="1" name="Chart 1">
              <a:extLst xmlns:a="http://schemas.openxmlformats.org/drawingml/2006/main">
                <a:ext uri="{FF2B5EF4-FFF2-40B4-BE49-F238E27FC236}">
                  <a16:creationId xmlns:a16="http://schemas.microsoft.com/office/drawing/2014/main" id="{D8A5E404-FCBC-4FCF-BE5F-A6C6F4A1CA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99723C" w14:textId="6D215D33" w:rsidR="00236E96" w:rsidRPr="00600677" w:rsidRDefault="00236E96" w:rsidP="00236E96">
      <w:pPr>
        <w:autoSpaceDE w:val="0"/>
        <w:autoSpaceDN w:val="0"/>
        <w:adjustRightInd w:val="0"/>
        <w:jc w:val="center"/>
      </w:pPr>
      <w:r w:rsidRPr="002E36A8">
        <w:rPr>
          <w:lang w:val="id-ID"/>
        </w:rPr>
        <w:t xml:space="preserve">Gambar </w:t>
      </w:r>
      <w:r w:rsidR="003376AA">
        <w:t>4</w:t>
      </w:r>
      <w:r w:rsidRPr="002E36A8">
        <w:rPr>
          <w:lang w:val="id-ID"/>
        </w:rPr>
        <w:t xml:space="preserve">. </w:t>
      </w:r>
      <w:r>
        <w:t>Hasil Kuesioner Pra Pelatihan</w:t>
      </w:r>
    </w:p>
    <w:p w14:paraId="7FB73853" w14:textId="77777777" w:rsidR="007855E3" w:rsidRDefault="004606E8" w:rsidP="00236E96">
      <w:pPr>
        <w:autoSpaceDE w:val="0"/>
        <w:autoSpaceDN w:val="0"/>
        <w:adjustRightInd w:val="0"/>
        <w:ind w:firstLine="709"/>
        <w:jc w:val="both"/>
      </w:pPr>
      <w:r>
        <w:lastRenderedPageBreak/>
        <w:t>P</w:t>
      </w:r>
      <w:r w:rsidR="00236E96">
        <w:t xml:space="preserve">ertanyaan yang diberikan </w:t>
      </w:r>
      <w:r>
        <w:t>pada kuesioner pra pelatihan tersebut adalah</w:t>
      </w:r>
      <w:r w:rsidR="00236E96">
        <w:t xml:space="preserve"> 1) </w:t>
      </w:r>
      <w:r w:rsidR="00236E96" w:rsidRPr="00600677">
        <w:t xml:space="preserve">Apakah anda </w:t>
      </w:r>
      <w:r>
        <w:t xml:space="preserve">pernah </w:t>
      </w:r>
      <w:r w:rsidR="00236E96" w:rsidRPr="00600677">
        <w:t>mengetahui tentang Wordpress?</w:t>
      </w:r>
      <w:r w:rsidR="00236E96">
        <w:t xml:space="preserve">, 2) </w:t>
      </w:r>
      <w:r w:rsidR="00236E96" w:rsidRPr="00600677">
        <w:t>Apakah anda pernah menggunakan Wordpress?</w:t>
      </w:r>
      <w:r w:rsidR="00236E96">
        <w:t xml:space="preserve">, 3) </w:t>
      </w:r>
      <w:r w:rsidR="00236E96" w:rsidRPr="00600677">
        <w:t>Apakah anda mengerti cara menggunakan Wordpress?</w:t>
      </w:r>
      <w:r w:rsidR="00236E96">
        <w:t xml:space="preserve">, 4) </w:t>
      </w:r>
      <w:r w:rsidR="00236E96" w:rsidRPr="00600677">
        <w:t>Apa anda tertarik untuk mengikuti pelatihan Wordpress?</w:t>
      </w:r>
      <w:r w:rsidR="00236E96">
        <w:t xml:space="preserve">. </w:t>
      </w:r>
    </w:p>
    <w:p w14:paraId="0F155530" w14:textId="1D286F8C" w:rsidR="00236E96" w:rsidRDefault="00236E96" w:rsidP="00236E96">
      <w:pPr>
        <w:autoSpaceDE w:val="0"/>
        <w:autoSpaceDN w:val="0"/>
        <w:adjustRightInd w:val="0"/>
        <w:ind w:firstLine="709"/>
        <w:jc w:val="both"/>
      </w:pPr>
      <w:r>
        <w:t xml:space="preserve">Berdasarkan </w:t>
      </w:r>
      <w:r w:rsidR="007855E3">
        <w:t xml:space="preserve">hasil kuesioner pra pelatihan pada </w:t>
      </w:r>
      <w:r>
        <w:t xml:space="preserve">Gambar </w:t>
      </w:r>
      <w:r w:rsidR="007855E3">
        <w:t>4</w:t>
      </w:r>
      <w:r>
        <w:t xml:space="preserve"> dapat diketahui bahwa </w:t>
      </w:r>
      <w:r w:rsidR="00A26834">
        <w:t xml:space="preserve">jumlah </w:t>
      </w:r>
      <w:r>
        <w:t xml:space="preserve">peserta yang </w:t>
      </w:r>
      <w:r w:rsidR="00A26834">
        <w:t xml:space="preserve">telah </w:t>
      </w:r>
      <w:r>
        <w:t xml:space="preserve">mengenali Wordpress sebanyak 6 orang. Dari Gambar 1 juga </w:t>
      </w:r>
      <w:r w:rsidR="007855E3">
        <w:t xml:space="preserve">didapatkan informasi </w:t>
      </w:r>
      <w:r w:rsidR="00A26834">
        <w:t xml:space="preserve">bahwa </w:t>
      </w:r>
      <w:r>
        <w:t xml:space="preserve">semua peserta tertarik </w:t>
      </w:r>
      <w:r w:rsidR="00A26834">
        <w:t xml:space="preserve">untuk </w:t>
      </w:r>
      <w:r>
        <w:t>mengikuti pelatihan ini.</w:t>
      </w:r>
    </w:p>
    <w:p w14:paraId="04123D18" w14:textId="69F671ED" w:rsidR="00236E96" w:rsidRDefault="00236E96" w:rsidP="00236E96">
      <w:pPr>
        <w:autoSpaceDE w:val="0"/>
        <w:autoSpaceDN w:val="0"/>
        <w:adjustRightInd w:val="0"/>
        <w:ind w:firstLine="709"/>
        <w:jc w:val="both"/>
      </w:pPr>
      <w:r>
        <w:t>Setelah pelatihan dilaksanakan peserta juga diminta untuk mengisi kuesioner pasca pelatihan</w:t>
      </w:r>
      <w:r w:rsidR="00F47DF0">
        <w:t xml:space="preserve"> yang bertujuan untuk mengevaluasi pelatihan yang telah dilaksanakan</w:t>
      </w:r>
      <w:r>
        <w:t xml:space="preserve">. </w:t>
      </w:r>
      <w:r w:rsidR="003A5E4C">
        <w:t>H</w:t>
      </w:r>
      <w:r>
        <w:t xml:space="preserve">asil kuesioner </w:t>
      </w:r>
      <w:r w:rsidR="003A5E4C">
        <w:t xml:space="preserve">pasca pelatihan </w:t>
      </w:r>
      <w:r>
        <w:t xml:space="preserve">tersebut dapat dilihat pada Gambar </w:t>
      </w:r>
      <w:r w:rsidR="003376AA">
        <w:t>5</w:t>
      </w:r>
      <w:r>
        <w:t xml:space="preserve">, Gambar </w:t>
      </w:r>
      <w:r w:rsidR="003376AA">
        <w:t>6</w:t>
      </w:r>
      <w:r>
        <w:t xml:space="preserve">, Gambar </w:t>
      </w:r>
      <w:r w:rsidR="003376AA">
        <w:t>7</w:t>
      </w:r>
      <w:r>
        <w:t xml:space="preserve">, Gambar </w:t>
      </w:r>
      <w:r w:rsidR="003376AA">
        <w:t>8</w:t>
      </w:r>
      <w:r>
        <w:t xml:space="preserve"> dan Gambar </w:t>
      </w:r>
      <w:r w:rsidR="003376AA">
        <w:t>9</w:t>
      </w:r>
      <w:r w:rsidR="0061096E">
        <w:t>.</w:t>
      </w:r>
    </w:p>
    <w:p w14:paraId="3D5832AF" w14:textId="77777777" w:rsidR="0061096E" w:rsidRDefault="0061096E" w:rsidP="00236E96">
      <w:pPr>
        <w:autoSpaceDE w:val="0"/>
        <w:autoSpaceDN w:val="0"/>
        <w:adjustRightInd w:val="0"/>
        <w:ind w:firstLine="709"/>
        <w:jc w:val="both"/>
      </w:pPr>
    </w:p>
    <w:p w14:paraId="6D4B8817" w14:textId="77777777" w:rsidR="0061096E" w:rsidRPr="002E36A8" w:rsidRDefault="0061096E" w:rsidP="0061096E">
      <w:pPr>
        <w:widowControl w:val="0"/>
        <w:jc w:val="center"/>
        <w:rPr>
          <w:b/>
          <w:lang w:val="id-ID"/>
        </w:rPr>
      </w:pPr>
      <w:r>
        <w:rPr>
          <w:noProof/>
        </w:rPr>
        <w:drawing>
          <wp:inline distT="0" distB="0" distL="0" distR="0" wp14:anchorId="6A61CCDA" wp14:editId="1DE76E17">
            <wp:extent cx="2257425" cy="2066925"/>
            <wp:effectExtent l="0" t="0" r="9525" b="9525"/>
            <wp:docPr id="4" name="Chart 4">
              <a:extLst xmlns:a="http://schemas.openxmlformats.org/drawingml/2006/main">
                <a:ext uri="{FF2B5EF4-FFF2-40B4-BE49-F238E27FC236}">
                  <a16:creationId xmlns:a16="http://schemas.microsoft.com/office/drawing/2014/main" id="{FDFBD167-45B1-4078-957F-32212ECECC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B0CAD4" w14:textId="2CBA6F9E" w:rsidR="0061096E" w:rsidRDefault="0061096E" w:rsidP="0061096E">
      <w:pPr>
        <w:autoSpaceDE w:val="0"/>
        <w:autoSpaceDN w:val="0"/>
        <w:adjustRightInd w:val="0"/>
        <w:jc w:val="center"/>
      </w:pPr>
      <w:r w:rsidRPr="002E36A8">
        <w:rPr>
          <w:lang w:val="id-ID"/>
        </w:rPr>
        <w:t xml:space="preserve">Gambar </w:t>
      </w:r>
      <w:r w:rsidR="003376AA">
        <w:t>5</w:t>
      </w:r>
      <w:r w:rsidRPr="002E36A8">
        <w:rPr>
          <w:lang w:val="id-ID"/>
        </w:rPr>
        <w:t xml:space="preserve">. </w:t>
      </w:r>
      <w:r>
        <w:t>Hasil Kuesioner Pasca Pelatihan Pertanyaan Pertama</w:t>
      </w:r>
    </w:p>
    <w:p w14:paraId="2CFFD2ED" w14:textId="77777777" w:rsidR="0061096E" w:rsidRDefault="0061096E" w:rsidP="0061096E">
      <w:pPr>
        <w:autoSpaceDE w:val="0"/>
        <w:autoSpaceDN w:val="0"/>
        <w:adjustRightInd w:val="0"/>
        <w:jc w:val="both"/>
      </w:pPr>
    </w:p>
    <w:p w14:paraId="01865E3E" w14:textId="42C07A85" w:rsidR="0061096E" w:rsidRDefault="005E689C" w:rsidP="00236E96">
      <w:pPr>
        <w:autoSpaceDE w:val="0"/>
        <w:autoSpaceDN w:val="0"/>
        <w:adjustRightInd w:val="0"/>
        <w:ind w:firstLine="709"/>
        <w:jc w:val="both"/>
      </w:pPr>
      <w:r>
        <w:t xml:space="preserve">Berdasarkan informasi yang didapatkan dari </w:t>
      </w:r>
      <w:r w:rsidR="00236E96">
        <w:t xml:space="preserve">Gambar </w:t>
      </w:r>
      <w:r w:rsidR="003376AA">
        <w:t>5</w:t>
      </w:r>
      <w:r>
        <w:t>,</w:t>
      </w:r>
      <w:r w:rsidR="00236E96">
        <w:t xml:space="preserve"> dapat diketahui bahwa setelah pelatihan dilaksanakan, </w:t>
      </w:r>
      <w:r>
        <w:t xml:space="preserve">10 orang </w:t>
      </w:r>
      <w:r w:rsidR="00236E96">
        <w:t xml:space="preserve">peserta </w:t>
      </w:r>
      <w:r w:rsidR="00236E96">
        <w:t>memberikan respon sangat baik dan 8 orang lainnya memberikan respon baik.</w:t>
      </w:r>
      <w:r w:rsidR="00395F87">
        <w:t xml:space="preserve"> Kuesioner ini dilanjutkan dengan pertanyaan tentang kesesuaian antara materi pelatihan yang disampaikan dengan pengetahuan yang dibutuhkan oleh peserta.</w:t>
      </w:r>
    </w:p>
    <w:p w14:paraId="3D4509F1" w14:textId="78D58923" w:rsidR="0061096E" w:rsidRDefault="0061096E" w:rsidP="0061096E">
      <w:pPr>
        <w:autoSpaceDE w:val="0"/>
        <w:autoSpaceDN w:val="0"/>
        <w:adjustRightInd w:val="0"/>
        <w:jc w:val="both"/>
      </w:pPr>
    </w:p>
    <w:p w14:paraId="606DDBBD" w14:textId="77777777" w:rsidR="0061096E" w:rsidRPr="002E36A8" w:rsidRDefault="0061096E" w:rsidP="0061096E">
      <w:pPr>
        <w:widowControl w:val="0"/>
        <w:jc w:val="center"/>
        <w:rPr>
          <w:b/>
          <w:lang w:val="id-ID"/>
        </w:rPr>
      </w:pPr>
      <w:r>
        <w:rPr>
          <w:noProof/>
        </w:rPr>
        <w:drawing>
          <wp:inline distT="0" distB="0" distL="0" distR="0" wp14:anchorId="4CE2FFC8" wp14:editId="3B7B7D70">
            <wp:extent cx="2257425" cy="2305050"/>
            <wp:effectExtent l="0" t="0" r="9525" b="0"/>
            <wp:docPr id="6" name="Chart 6">
              <a:extLst xmlns:a="http://schemas.openxmlformats.org/drawingml/2006/main">
                <a:ext uri="{FF2B5EF4-FFF2-40B4-BE49-F238E27FC236}">
                  <a16:creationId xmlns:a16="http://schemas.microsoft.com/office/drawing/2014/main" id="{A2A0E257-76C3-4A34-AB43-8CDDF88E0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93C46A" w14:textId="0DE645A7" w:rsidR="0061096E" w:rsidRDefault="0061096E" w:rsidP="0061096E">
      <w:pPr>
        <w:autoSpaceDE w:val="0"/>
        <w:autoSpaceDN w:val="0"/>
        <w:adjustRightInd w:val="0"/>
        <w:jc w:val="center"/>
      </w:pPr>
      <w:r w:rsidRPr="002E36A8">
        <w:rPr>
          <w:lang w:val="id-ID"/>
        </w:rPr>
        <w:t xml:space="preserve">Gambar </w:t>
      </w:r>
      <w:r w:rsidR="003376AA">
        <w:t>6</w:t>
      </w:r>
      <w:r w:rsidRPr="002E36A8">
        <w:rPr>
          <w:lang w:val="id-ID"/>
        </w:rPr>
        <w:t xml:space="preserve">. </w:t>
      </w:r>
      <w:r>
        <w:t>Hasil Kuesioner Pasca Pelatihan Pertanyaan Kedua</w:t>
      </w:r>
    </w:p>
    <w:p w14:paraId="0972D506" w14:textId="77777777" w:rsidR="0061096E" w:rsidRDefault="0061096E" w:rsidP="00236E96">
      <w:pPr>
        <w:autoSpaceDE w:val="0"/>
        <w:autoSpaceDN w:val="0"/>
        <w:adjustRightInd w:val="0"/>
        <w:ind w:firstLine="709"/>
        <w:jc w:val="both"/>
      </w:pPr>
    </w:p>
    <w:p w14:paraId="4ABE66F5" w14:textId="605A42C3" w:rsidR="00236E96" w:rsidRDefault="00F503C4" w:rsidP="00236E96">
      <w:pPr>
        <w:autoSpaceDE w:val="0"/>
        <w:autoSpaceDN w:val="0"/>
        <w:adjustRightInd w:val="0"/>
        <w:ind w:firstLine="709"/>
        <w:jc w:val="both"/>
      </w:pPr>
      <w:r>
        <w:t xml:space="preserve">Dari </w:t>
      </w:r>
      <w:r w:rsidR="00236E96">
        <w:t xml:space="preserve">Gambar </w:t>
      </w:r>
      <w:r w:rsidR="003376AA">
        <w:t>6</w:t>
      </w:r>
      <w:r>
        <w:t xml:space="preserve">, dapat diketahui 12 orang </w:t>
      </w:r>
      <w:r w:rsidR="00236E96">
        <w:t xml:space="preserve">peserta memberikan respon bahwa materi </w:t>
      </w:r>
      <w:r>
        <w:t xml:space="preserve">yang disampaikan dalam pelatihan </w:t>
      </w:r>
      <w:r w:rsidR="00236E96">
        <w:t>sangat sesuai dengan kebutuhan peserta</w:t>
      </w:r>
      <w:r>
        <w:t xml:space="preserve">. Sementara </w:t>
      </w:r>
      <w:r w:rsidR="00236E96">
        <w:t xml:space="preserve">sisanya menjawab </w:t>
      </w:r>
      <w:r w:rsidR="00AC2AA4">
        <w:t>sesuai</w:t>
      </w:r>
      <w:r w:rsidR="00236E96">
        <w:t>.</w:t>
      </w:r>
      <w:r w:rsidR="0048797C">
        <w:t xml:space="preserve"> </w:t>
      </w:r>
    </w:p>
    <w:p w14:paraId="19387CC9" w14:textId="77777777" w:rsidR="00236E96" w:rsidRPr="00600677" w:rsidRDefault="00236E96" w:rsidP="00236E96">
      <w:pPr>
        <w:autoSpaceDE w:val="0"/>
        <w:autoSpaceDN w:val="0"/>
        <w:adjustRightInd w:val="0"/>
        <w:jc w:val="center"/>
      </w:pPr>
    </w:p>
    <w:p w14:paraId="2717E11F" w14:textId="77777777" w:rsidR="00236E96" w:rsidRPr="002E36A8" w:rsidRDefault="00236E96" w:rsidP="00236E96">
      <w:pPr>
        <w:widowControl w:val="0"/>
        <w:jc w:val="center"/>
        <w:rPr>
          <w:b/>
          <w:lang w:val="id-ID"/>
        </w:rPr>
      </w:pPr>
      <w:r>
        <w:rPr>
          <w:noProof/>
        </w:rPr>
        <w:drawing>
          <wp:inline distT="0" distB="0" distL="0" distR="0" wp14:anchorId="4F0EEFFE" wp14:editId="06EDDB1C">
            <wp:extent cx="2333625" cy="2352675"/>
            <wp:effectExtent l="0" t="0" r="9525" b="9525"/>
            <wp:docPr id="8" name="Chart 8">
              <a:extLst xmlns:a="http://schemas.openxmlformats.org/drawingml/2006/main">
                <a:ext uri="{FF2B5EF4-FFF2-40B4-BE49-F238E27FC236}">
                  <a16:creationId xmlns:a16="http://schemas.microsoft.com/office/drawing/2014/main" id="{E6A9DD59-70FA-4F00-9F9A-BD7C63E33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241B48" w14:textId="0755B13E" w:rsidR="00236E96" w:rsidRPr="00600677" w:rsidRDefault="00236E96" w:rsidP="00236E96">
      <w:pPr>
        <w:autoSpaceDE w:val="0"/>
        <w:autoSpaceDN w:val="0"/>
        <w:adjustRightInd w:val="0"/>
        <w:jc w:val="center"/>
      </w:pPr>
      <w:r w:rsidRPr="002E36A8">
        <w:rPr>
          <w:lang w:val="id-ID"/>
        </w:rPr>
        <w:t xml:space="preserve">Gambar </w:t>
      </w:r>
      <w:r w:rsidR="003376AA">
        <w:t>7</w:t>
      </w:r>
      <w:r w:rsidRPr="002E36A8">
        <w:rPr>
          <w:lang w:val="id-ID"/>
        </w:rPr>
        <w:t xml:space="preserve">. </w:t>
      </w:r>
      <w:r>
        <w:t>Hasil Kuesioner Pasca Pelatihan Pertanyaan Ketiga</w:t>
      </w:r>
    </w:p>
    <w:p w14:paraId="3DE412A0" w14:textId="378715DE" w:rsidR="0061096E" w:rsidRDefault="00A869E5" w:rsidP="0061096E">
      <w:pPr>
        <w:autoSpaceDE w:val="0"/>
        <w:autoSpaceDN w:val="0"/>
        <w:adjustRightInd w:val="0"/>
        <w:ind w:firstLine="709"/>
        <w:jc w:val="both"/>
      </w:pPr>
      <w:r>
        <w:lastRenderedPageBreak/>
        <w:t xml:space="preserve">Dari </w:t>
      </w:r>
      <w:r w:rsidR="0061096E">
        <w:t xml:space="preserve">Gambar </w:t>
      </w:r>
      <w:r w:rsidR="003376AA">
        <w:t>7</w:t>
      </w:r>
      <w:r>
        <w:t>,</w:t>
      </w:r>
      <w:r w:rsidR="0061096E">
        <w:t xml:space="preserve"> dapat diketahui bahwa </w:t>
      </w:r>
      <w:r>
        <w:t xml:space="preserve">terdapat </w:t>
      </w:r>
      <w:r w:rsidR="0061096E">
        <w:t xml:space="preserve">13 orang </w:t>
      </w:r>
      <w:r>
        <w:t xml:space="preserve">peserta yang </w:t>
      </w:r>
      <w:r w:rsidR="0061096E">
        <w:t xml:space="preserve">menyatakan </w:t>
      </w:r>
      <w:r>
        <w:t xml:space="preserve">bahwa instruktur pelatihan </w:t>
      </w:r>
      <w:r w:rsidR="0061096E">
        <w:t xml:space="preserve">dapat menyampaikan materi </w:t>
      </w:r>
      <w:r>
        <w:t xml:space="preserve">pelatihan </w:t>
      </w:r>
      <w:r w:rsidR="0061096E">
        <w:t>dengan sangat baik</w:t>
      </w:r>
      <w:r>
        <w:t xml:space="preserve">, sementara </w:t>
      </w:r>
      <w:r w:rsidR="0061096E">
        <w:t xml:space="preserve">5 orang </w:t>
      </w:r>
      <w:r>
        <w:t xml:space="preserve">peserta </w:t>
      </w:r>
      <w:r w:rsidR="0061096E">
        <w:t>lainnya menyatakan baik.</w:t>
      </w:r>
      <w:r w:rsidR="006C1D35">
        <w:t xml:space="preserve"> Kuesioner ini dilanjutkan dengan menanyakan </w:t>
      </w:r>
      <w:r w:rsidR="00443E86">
        <w:t xml:space="preserve">peserta tentang </w:t>
      </w:r>
      <w:r w:rsidR="006C1D35">
        <w:t xml:space="preserve">keinginan peserta </w:t>
      </w:r>
      <w:r w:rsidR="00443E86">
        <w:t xml:space="preserve">untuk </w:t>
      </w:r>
      <w:r w:rsidR="006C1D35">
        <w:t>menggunakan Wordpress setelah pelatihan dilaksanakan.</w:t>
      </w:r>
    </w:p>
    <w:p w14:paraId="6A46EC4C" w14:textId="71AB56FE" w:rsidR="0061096E" w:rsidRDefault="0061096E" w:rsidP="00236E96">
      <w:pPr>
        <w:autoSpaceDE w:val="0"/>
        <w:autoSpaceDN w:val="0"/>
        <w:adjustRightInd w:val="0"/>
        <w:ind w:firstLine="709"/>
        <w:jc w:val="both"/>
      </w:pPr>
    </w:p>
    <w:p w14:paraId="16754F06" w14:textId="77777777" w:rsidR="0061096E" w:rsidRPr="002E36A8" w:rsidRDefault="0061096E" w:rsidP="0061096E">
      <w:pPr>
        <w:widowControl w:val="0"/>
        <w:jc w:val="center"/>
        <w:rPr>
          <w:b/>
          <w:lang w:val="id-ID"/>
        </w:rPr>
      </w:pPr>
      <w:r>
        <w:rPr>
          <w:noProof/>
        </w:rPr>
        <w:drawing>
          <wp:inline distT="0" distB="0" distL="0" distR="0" wp14:anchorId="21F59DCF" wp14:editId="66B3D767">
            <wp:extent cx="2390775" cy="1724025"/>
            <wp:effectExtent l="0" t="0" r="9525" b="9525"/>
            <wp:docPr id="10" name="Chart 10">
              <a:extLst xmlns:a="http://schemas.openxmlformats.org/drawingml/2006/main">
                <a:ext uri="{FF2B5EF4-FFF2-40B4-BE49-F238E27FC236}">
                  <a16:creationId xmlns:a16="http://schemas.microsoft.com/office/drawing/2014/main" id="{1D8F3434-8975-49D7-9D96-0B4CCEC33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654ADC" w14:textId="22332AD9" w:rsidR="0061096E" w:rsidRPr="00600677" w:rsidRDefault="0061096E" w:rsidP="0061096E">
      <w:pPr>
        <w:autoSpaceDE w:val="0"/>
        <w:autoSpaceDN w:val="0"/>
        <w:adjustRightInd w:val="0"/>
        <w:jc w:val="center"/>
      </w:pPr>
      <w:r w:rsidRPr="002E36A8">
        <w:rPr>
          <w:lang w:val="id-ID"/>
        </w:rPr>
        <w:t xml:space="preserve">Gambar </w:t>
      </w:r>
      <w:r w:rsidR="003376AA">
        <w:t>8</w:t>
      </w:r>
      <w:r w:rsidRPr="002E36A8">
        <w:rPr>
          <w:lang w:val="id-ID"/>
        </w:rPr>
        <w:t xml:space="preserve">. </w:t>
      </w:r>
      <w:r>
        <w:t>Hasil Kuesioner Pasca Pelatihan Pertanyaan Keempat</w:t>
      </w:r>
    </w:p>
    <w:p w14:paraId="43CDC670" w14:textId="254145E3" w:rsidR="0061096E" w:rsidRDefault="0061096E" w:rsidP="00236E96">
      <w:pPr>
        <w:autoSpaceDE w:val="0"/>
        <w:autoSpaceDN w:val="0"/>
        <w:adjustRightInd w:val="0"/>
        <w:ind w:firstLine="709"/>
        <w:jc w:val="both"/>
      </w:pPr>
    </w:p>
    <w:p w14:paraId="5422D035" w14:textId="3AD16963" w:rsidR="0061096E" w:rsidRDefault="0061096E" w:rsidP="00236E96">
      <w:pPr>
        <w:autoSpaceDE w:val="0"/>
        <w:autoSpaceDN w:val="0"/>
        <w:adjustRightInd w:val="0"/>
        <w:ind w:firstLine="709"/>
        <w:jc w:val="both"/>
      </w:pPr>
      <w:r>
        <w:t xml:space="preserve">Dari Gambar </w:t>
      </w:r>
      <w:r w:rsidR="003376AA">
        <w:t>8</w:t>
      </w:r>
      <w:r w:rsidR="00F76F11">
        <w:t xml:space="preserve">, didapatkan informasi </w:t>
      </w:r>
      <w:r>
        <w:t xml:space="preserve">bahwa semua peserta </w:t>
      </w:r>
      <w:r w:rsidR="00F76F11">
        <w:t xml:space="preserve">yang telah </w:t>
      </w:r>
      <w:r>
        <w:t xml:space="preserve">mengikuti pelatihan ini berminat untuk menggunakan Wordpress dalam membuat </w:t>
      </w:r>
      <w:r>
        <w:rPr>
          <w:i/>
          <w:iCs/>
        </w:rPr>
        <w:t>website</w:t>
      </w:r>
      <w:r>
        <w:t>.</w:t>
      </w:r>
      <w:r w:rsidR="004507ED">
        <w:t xml:space="preserve"> Kuesioner ini dilanjutkan dengan menanyakan peserta tentang apakah pelatihan yang telah dilakukan telah sesuai dengan harapan peserta.</w:t>
      </w:r>
    </w:p>
    <w:p w14:paraId="4FAD4CFA" w14:textId="77777777" w:rsidR="00F76F11" w:rsidRDefault="00F76F11" w:rsidP="00236E96">
      <w:pPr>
        <w:autoSpaceDE w:val="0"/>
        <w:autoSpaceDN w:val="0"/>
        <w:adjustRightInd w:val="0"/>
        <w:ind w:firstLine="709"/>
        <w:jc w:val="both"/>
      </w:pPr>
    </w:p>
    <w:p w14:paraId="46334322" w14:textId="77777777" w:rsidR="00236E96" w:rsidRPr="002E36A8" w:rsidRDefault="00236E96" w:rsidP="00236E96">
      <w:pPr>
        <w:widowControl w:val="0"/>
        <w:jc w:val="center"/>
        <w:rPr>
          <w:b/>
          <w:lang w:val="id-ID"/>
        </w:rPr>
      </w:pPr>
      <w:r>
        <w:rPr>
          <w:noProof/>
        </w:rPr>
        <w:drawing>
          <wp:inline distT="0" distB="0" distL="0" distR="0" wp14:anchorId="2D5778E0" wp14:editId="0FC4E579">
            <wp:extent cx="2409825" cy="1638300"/>
            <wp:effectExtent l="0" t="0" r="9525" b="0"/>
            <wp:docPr id="12" name="Chart 12">
              <a:extLst xmlns:a="http://schemas.openxmlformats.org/drawingml/2006/main">
                <a:ext uri="{FF2B5EF4-FFF2-40B4-BE49-F238E27FC236}">
                  <a16:creationId xmlns:a16="http://schemas.microsoft.com/office/drawing/2014/main" id="{37582EBB-C248-4803-999D-E77C3C5687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A34539" w14:textId="3A7B0D0B" w:rsidR="00236E96" w:rsidRPr="00600677" w:rsidRDefault="00236E96" w:rsidP="00236E96">
      <w:pPr>
        <w:autoSpaceDE w:val="0"/>
        <w:autoSpaceDN w:val="0"/>
        <w:adjustRightInd w:val="0"/>
        <w:jc w:val="center"/>
      </w:pPr>
      <w:r w:rsidRPr="002E36A8">
        <w:rPr>
          <w:lang w:val="id-ID"/>
        </w:rPr>
        <w:t xml:space="preserve">Gambar </w:t>
      </w:r>
      <w:r w:rsidR="003376AA">
        <w:t>9</w:t>
      </w:r>
      <w:r w:rsidRPr="002E36A8">
        <w:rPr>
          <w:lang w:val="id-ID"/>
        </w:rPr>
        <w:t xml:space="preserve"> </w:t>
      </w:r>
      <w:r>
        <w:t>Hasil Kuesioner Pasca Pelatihan Pertanyaan Kelima</w:t>
      </w:r>
    </w:p>
    <w:p w14:paraId="3E58D7FC" w14:textId="24C367CB" w:rsidR="000115CD" w:rsidRDefault="00F02B7B" w:rsidP="00770D3E">
      <w:pPr>
        <w:autoSpaceDE w:val="0"/>
        <w:autoSpaceDN w:val="0"/>
        <w:adjustRightInd w:val="0"/>
        <w:ind w:firstLine="709"/>
        <w:jc w:val="both"/>
      </w:pPr>
      <w:r>
        <w:t xml:space="preserve">Berdasarkan </w:t>
      </w:r>
      <w:r w:rsidR="0061096E">
        <w:t xml:space="preserve">Gambar </w:t>
      </w:r>
      <w:r w:rsidR="003376AA">
        <w:t>9</w:t>
      </w:r>
      <w:r w:rsidR="001737A1">
        <w:t>, diketahui bahwa</w:t>
      </w:r>
      <w:r w:rsidR="0061096E">
        <w:t xml:space="preserve"> semua </w:t>
      </w:r>
      <w:r w:rsidR="001737A1">
        <w:t xml:space="preserve">peserta </w:t>
      </w:r>
      <w:r w:rsidR="0061096E">
        <w:t xml:space="preserve">menganggap </w:t>
      </w:r>
      <w:r>
        <w:t xml:space="preserve">bahwa </w:t>
      </w:r>
      <w:r w:rsidR="0061096E">
        <w:t xml:space="preserve">pelatihan yang </w:t>
      </w:r>
      <w:r>
        <w:t xml:space="preserve">telah dilakukan ini </w:t>
      </w:r>
      <w:r w:rsidR="001737A1">
        <w:t xml:space="preserve">telah </w:t>
      </w:r>
      <w:r w:rsidR="0061096E">
        <w:t>sesuai dengan harapan peserta.</w:t>
      </w:r>
    </w:p>
    <w:p w14:paraId="7771AE8F" w14:textId="18AF36DA" w:rsidR="00AC1F1A" w:rsidRPr="00AC1F1A" w:rsidRDefault="00AC1F1A" w:rsidP="00770D3E">
      <w:pPr>
        <w:autoSpaceDE w:val="0"/>
        <w:autoSpaceDN w:val="0"/>
        <w:adjustRightInd w:val="0"/>
        <w:ind w:firstLine="709"/>
        <w:jc w:val="both"/>
      </w:pPr>
      <w:r>
        <w:t xml:space="preserve">Berdasarkan hasil isian kuesioner pasca pelatihan yang telah diuraikan di atas, secara umum peserta menyatakan bahwa pelatihan pembuatan </w:t>
      </w:r>
      <w:r>
        <w:rPr>
          <w:i/>
          <w:iCs/>
        </w:rPr>
        <w:t xml:space="preserve">website </w:t>
      </w:r>
      <w:r>
        <w:t xml:space="preserve">dengan Wordpress ini berjalan dengan baik, sesuai dengan kebutuhan dan harapan peserta, disampaikan dengan baik, dan menimbulkan keinginan peserta untuk memanfaatkan Wordpress dalam membuat </w:t>
      </w:r>
      <w:r>
        <w:rPr>
          <w:i/>
          <w:iCs/>
        </w:rPr>
        <w:t>website</w:t>
      </w:r>
      <w:r>
        <w:t>.</w:t>
      </w:r>
    </w:p>
    <w:p w14:paraId="03DA9F42" w14:textId="446AE7AC" w:rsidR="00EC1F29" w:rsidRDefault="00EC1F29" w:rsidP="00770D3E">
      <w:pPr>
        <w:autoSpaceDE w:val="0"/>
        <w:autoSpaceDN w:val="0"/>
        <w:adjustRightInd w:val="0"/>
        <w:ind w:firstLine="709"/>
        <w:jc w:val="both"/>
      </w:pPr>
      <w:r>
        <w:t xml:space="preserve">Dari pelatihan ini, </w:t>
      </w:r>
      <w:r w:rsidR="001B11D8">
        <w:t xml:space="preserve">para </w:t>
      </w:r>
      <w:r>
        <w:t xml:space="preserve">peserta mampu membuat </w:t>
      </w:r>
      <w:r>
        <w:rPr>
          <w:i/>
          <w:iCs/>
        </w:rPr>
        <w:t xml:space="preserve">website </w:t>
      </w:r>
      <w:r>
        <w:t xml:space="preserve">dengan mudah dan menarik </w:t>
      </w:r>
      <w:r w:rsidR="00960C56">
        <w:t>dengan menggunakan</w:t>
      </w:r>
      <w:r>
        <w:t xml:space="preserve"> Wordpress. Hal ini terbukti dari </w:t>
      </w:r>
      <w:r w:rsidR="001B11D8">
        <w:t xml:space="preserve">beberapa </w:t>
      </w:r>
      <w:r>
        <w:t>hasil karya peserta yang dapat dilihat pada gambar berikut.</w:t>
      </w:r>
    </w:p>
    <w:p w14:paraId="06739DCD" w14:textId="1C7979F9" w:rsidR="00EC1F29" w:rsidRDefault="00EC1F29" w:rsidP="00EC1F29">
      <w:pPr>
        <w:autoSpaceDE w:val="0"/>
        <w:autoSpaceDN w:val="0"/>
        <w:adjustRightInd w:val="0"/>
        <w:jc w:val="both"/>
      </w:pPr>
    </w:p>
    <w:p w14:paraId="7B48F748" w14:textId="70841C2F" w:rsidR="00EC1F29" w:rsidRDefault="00EC1F29" w:rsidP="00EC1F29">
      <w:pPr>
        <w:autoSpaceDE w:val="0"/>
        <w:autoSpaceDN w:val="0"/>
        <w:adjustRightInd w:val="0"/>
        <w:jc w:val="both"/>
      </w:pPr>
      <w:r>
        <w:rPr>
          <w:noProof/>
        </w:rPr>
        <w:drawing>
          <wp:inline distT="0" distB="0" distL="0" distR="0" wp14:anchorId="6D2C59EE" wp14:editId="4CFBBCBA">
            <wp:extent cx="2376170" cy="1341828"/>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76170" cy="1341828"/>
                    </a:xfrm>
                    <a:prstGeom prst="rect">
                      <a:avLst/>
                    </a:prstGeom>
                  </pic:spPr>
                </pic:pic>
              </a:graphicData>
            </a:graphic>
          </wp:inline>
        </w:drawing>
      </w:r>
    </w:p>
    <w:p w14:paraId="173A3781" w14:textId="25F681C0" w:rsidR="00EC1F29" w:rsidRDefault="00EC1F29" w:rsidP="00EC1F29">
      <w:pPr>
        <w:autoSpaceDE w:val="0"/>
        <w:autoSpaceDN w:val="0"/>
        <w:adjustRightInd w:val="0"/>
        <w:jc w:val="center"/>
      </w:pPr>
      <w:r>
        <w:t xml:space="preserve">Gambar 10. </w:t>
      </w:r>
      <w:r w:rsidR="007F4996">
        <w:t xml:space="preserve">Halaman </w:t>
      </w:r>
      <w:r w:rsidR="007F4996">
        <w:rPr>
          <w:i/>
          <w:iCs/>
        </w:rPr>
        <w:t xml:space="preserve">Home Page </w:t>
      </w:r>
      <w:r w:rsidR="007F4996">
        <w:t xml:space="preserve">dari </w:t>
      </w:r>
      <w:r>
        <w:rPr>
          <w:i/>
          <w:iCs/>
        </w:rPr>
        <w:t xml:space="preserve">Website </w:t>
      </w:r>
      <w:r>
        <w:t>karya peserta</w:t>
      </w:r>
    </w:p>
    <w:p w14:paraId="15FED21C" w14:textId="7CDC6210" w:rsidR="00EC1F29" w:rsidRDefault="00EC1F29" w:rsidP="00EC1F29">
      <w:pPr>
        <w:autoSpaceDE w:val="0"/>
        <w:autoSpaceDN w:val="0"/>
        <w:adjustRightInd w:val="0"/>
      </w:pPr>
    </w:p>
    <w:p w14:paraId="2DAAEC4F" w14:textId="0169A7DE" w:rsidR="007F4996" w:rsidRDefault="007F4996" w:rsidP="00EC1F29">
      <w:pPr>
        <w:autoSpaceDE w:val="0"/>
        <w:autoSpaceDN w:val="0"/>
        <w:adjustRightInd w:val="0"/>
      </w:pPr>
      <w:r>
        <w:rPr>
          <w:noProof/>
        </w:rPr>
        <w:drawing>
          <wp:inline distT="0" distB="0" distL="0" distR="0" wp14:anchorId="3CBFBAC5" wp14:editId="12FCA599">
            <wp:extent cx="2376170" cy="1341828"/>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76170" cy="1341828"/>
                    </a:xfrm>
                    <a:prstGeom prst="rect">
                      <a:avLst/>
                    </a:prstGeom>
                  </pic:spPr>
                </pic:pic>
              </a:graphicData>
            </a:graphic>
          </wp:inline>
        </w:drawing>
      </w:r>
    </w:p>
    <w:p w14:paraId="4D59957D" w14:textId="57226DA6" w:rsidR="007F4996" w:rsidRDefault="007F4996" w:rsidP="007F4996">
      <w:pPr>
        <w:autoSpaceDE w:val="0"/>
        <w:autoSpaceDN w:val="0"/>
        <w:adjustRightInd w:val="0"/>
        <w:jc w:val="center"/>
      </w:pPr>
      <w:r>
        <w:t xml:space="preserve">Gambar 11. Halaman Profil dari </w:t>
      </w:r>
      <w:r>
        <w:rPr>
          <w:i/>
          <w:iCs/>
        </w:rPr>
        <w:t xml:space="preserve">Website </w:t>
      </w:r>
      <w:r>
        <w:t>karya peserta</w:t>
      </w:r>
    </w:p>
    <w:p w14:paraId="5ED567F9" w14:textId="3C02A029" w:rsidR="007F4996" w:rsidRDefault="007F4996" w:rsidP="007F4996">
      <w:pPr>
        <w:autoSpaceDE w:val="0"/>
        <w:autoSpaceDN w:val="0"/>
        <w:adjustRightInd w:val="0"/>
      </w:pPr>
    </w:p>
    <w:p w14:paraId="4BC72387" w14:textId="1A6E3ED8" w:rsidR="007F4996" w:rsidRDefault="007710CB" w:rsidP="007F4996">
      <w:pPr>
        <w:autoSpaceDE w:val="0"/>
        <w:autoSpaceDN w:val="0"/>
        <w:adjustRightInd w:val="0"/>
      </w:pPr>
      <w:r>
        <w:rPr>
          <w:noProof/>
        </w:rPr>
        <w:lastRenderedPageBreak/>
        <w:drawing>
          <wp:inline distT="0" distB="0" distL="0" distR="0" wp14:anchorId="456EB1A0" wp14:editId="5FDC1DC0">
            <wp:extent cx="2376170" cy="1341828"/>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76170" cy="1341828"/>
                    </a:xfrm>
                    <a:prstGeom prst="rect">
                      <a:avLst/>
                    </a:prstGeom>
                  </pic:spPr>
                </pic:pic>
              </a:graphicData>
            </a:graphic>
          </wp:inline>
        </w:drawing>
      </w:r>
    </w:p>
    <w:p w14:paraId="126DB41F" w14:textId="5CE8544F" w:rsidR="007710CB" w:rsidRDefault="007710CB" w:rsidP="007710CB">
      <w:pPr>
        <w:autoSpaceDE w:val="0"/>
        <w:autoSpaceDN w:val="0"/>
        <w:adjustRightInd w:val="0"/>
        <w:jc w:val="center"/>
      </w:pPr>
      <w:r>
        <w:t xml:space="preserve">Gambar 12. Halaman Kontak dari </w:t>
      </w:r>
      <w:r>
        <w:rPr>
          <w:i/>
          <w:iCs/>
        </w:rPr>
        <w:t xml:space="preserve">Website </w:t>
      </w:r>
      <w:r>
        <w:t>Karya Peserta</w:t>
      </w:r>
    </w:p>
    <w:p w14:paraId="57F751D6" w14:textId="6478BCE4" w:rsidR="007710CB" w:rsidRDefault="007710CB" w:rsidP="007710CB">
      <w:pPr>
        <w:autoSpaceDE w:val="0"/>
        <w:autoSpaceDN w:val="0"/>
        <w:adjustRightInd w:val="0"/>
      </w:pPr>
    </w:p>
    <w:p w14:paraId="06F35C36" w14:textId="06AF4AF9" w:rsidR="002D2E5E" w:rsidRPr="002D2E5E" w:rsidRDefault="002D2E5E" w:rsidP="002D2E5E">
      <w:pPr>
        <w:autoSpaceDE w:val="0"/>
        <w:autoSpaceDN w:val="0"/>
        <w:adjustRightInd w:val="0"/>
        <w:ind w:firstLine="709"/>
        <w:jc w:val="both"/>
      </w:pPr>
      <w:r>
        <w:rPr>
          <w:i/>
          <w:iCs/>
        </w:rPr>
        <w:t xml:space="preserve">Website </w:t>
      </w:r>
      <w:r>
        <w:t xml:space="preserve">hasil karya peserta juga dapat diakses melalui perangkat </w:t>
      </w:r>
      <w:r>
        <w:rPr>
          <w:i/>
          <w:iCs/>
        </w:rPr>
        <w:t xml:space="preserve">smartphone </w:t>
      </w:r>
      <w:r>
        <w:t xml:space="preserve">dan menunjukkan hasil yang responsif. </w:t>
      </w:r>
      <w:r>
        <w:rPr>
          <w:i/>
          <w:iCs/>
        </w:rPr>
        <w:t xml:space="preserve">Website </w:t>
      </w:r>
      <w:r>
        <w:t xml:space="preserve">responsif adalah </w:t>
      </w:r>
      <w:r>
        <w:rPr>
          <w:i/>
          <w:iCs/>
        </w:rPr>
        <w:t xml:space="preserve">website </w:t>
      </w:r>
      <w:r>
        <w:t xml:space="preserve">yang memiliki antar muka responsif meskipun diakses dari berbagai perangkat yang memiliki ukuran resolusi berbeda </w:t>
      </w:r>
      <w:r>
        <w:fldChar w:fldCharType="begin" w:fldLock="1"/>
      </w:r>
      <w:r>
        <w:instrText>ADDIN CSL_CITATION {"citationItems":[{"id":"ITEM-1","itemData":{"author":[{"dropping-particle":"","family":"Rab","given":"Sanjida","non-dropping-particle":"","parse-names":false,"suffix":""}],"id":"ITEM-1","issue":"January","issued":{"date-parts":[["2018"]]},"publisher":"United International University","title":"A University website using Content Management System ( CMS ) and add-on plugins","type":"thesis"},"uris":["http://www.mendeley.com/documents/?uuid=3d1a4a7e-0057-4e83-b4b4-72864338e36d"]}],"mendeley":{"formattedCitation":"(Rab, 2018)","plainTextFormattedCitation":"(Rab, 2018)"},"properties":{"noteIndex":0},"schema":"https://github.com/citation-style-language/schema/raw/master/csl-citation.json"}</w:instrText>
      </w:r>
      <w:r>
        <w:fldChar w:fldCharType="separate"/>
      </w:r>
      <w:r w:rsidRPr="002D2E5E">
        <w:rPr>
          <w:noProof/>
        </w:rPr>
        <w:t>(Rab, 2018)</w:t>
      </w:r>
      <w:r>
        <w:fldChar w:fldCharType="end"/>
      </w:r>
      <w:r>
        <w:t>.</w:t>
      </w:r>
    </w:p>
    <w:p w14:paraId="4A5DD54C" w14:textId="77777777" w:rsidR="002D2E5E" w:rsidRDefault="002D2E5E" w:rsidP="007710CB">
      <w:pPr>
        <w:autoSpaceDE w:val="0"/>
        <w:autoSpaceDN w:val="0"/>
        <w:adjustRightInd w:val="0"/>
      </w:pPr>
    </w:p>
    <w:p w14:paraId="3B386A7A" w14:textId="2E1B4974" w:rsidR="007710CB" w:rsidRDefault="00CC336C" w:rsidP="005E48B4">
      <w:pPr>
        <w:autoSpaceDE w:val="0"/>
        <w:autoSpaceDN w:val="0"/>
        <w:adjustRightInd w:val="0"/>
        <w:jc w:val="center"/>
      </w:pPr>
      <w:r>
        <w:rPr>
          <w:noProof/>
        </w:rPr>
        <w:drawing>
          <wp:inline distT="0" distB="0" distL="0" distR="0" wp14:anchorId="453047AC" wp14:editId="1BBB9C4A">
            <wp:extent cx="2373923" cy="4176904"/>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73923" cy="4176904"/>
                    </a:xfrm>
                    <a:prstGeom prst="rect">
                      <a:avLst/>
                    </a:prstGeom>
                  </pic:spPr>
                </pic:pic>
              </a:graphicData>
            </a:graphic>
          </wp:inline>
        </w:drawing>
      </w:r>
    </w:p>
    <w:p w14:paraId="67DDA4CE" w14:textId="30BF4DE0" w:rsidR="00CC336C" w:rsidRPr="00CC336C" w:rsidRDefault="00CC336C" w:rsidP="00CC336C">
      <w:pPr>
        <w:autoSpaceDE w:val="0"/>
        <w:autoSpaceDN w:val="0"/>
        <w:adjustRightInd w:val="0"/>
        <w:jc w:val="center"/>
        <w:rPr>
          <w:i/>
          <w:iCs/>
        </w:rPr>
      </w:pPr>
      <w:r>
        <w:t xml:space="preserve">Gambar 13. Halaman Berita dari </w:t>
      </w:r>
      <w:r>
        <w:rPr>
          <w:i/>
          <w:iCs/>
        </w:rPr>
        <w:t xml:space="preserve">Website </w:t>
      </w:r>
      <w:r>
        <w:t xml:space="preserve">Karya Peserta Melalui Perangkat </w:t>
      </w:r>
      <w:r>
        <w:rPr>
          <w:i/>
          <w:iCs/>
        </w:rPr>
        <w:t>Smartphone</w:t>
      </w:r>
    </w:p>
    <w:p w14:paraId="20D4BDD1" w14:textId="64935807" w:rsidR="00D66F04" w:rsidRDefault="00DB7C26" w:rsidP="00EC1F29">
      <w:pPr>
        <w:autoSpaceDE w:val="0"/>
        <w:autoSpaceDN w:val="0"/>
        <w:adjustRightInd w:val="0"/>
      </w:pPr>
      <w:r>
        <w:rPr>
          <w:noProof/>
        </w:rPr>
        <w:drawing>
          <wp:inline distT="0" distB="0" distL="0" distR="0" wp14:anchorId="44A0D06B" wp14:editId="59DF3F7C">
            <wp:extent cx="2375797" cy="187569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1" cstate="print">
                      <a:extLst>
                        <a:ext uri="{28A0092B-C50C-407E-A947-70E740481C1C}">
                          <a14:useLocalDpi xmlns:a14="http://schemas.microsoft.com/office/drawing/2010/main" val="0"/>
                        </a:ext>
                      </a:extLst>
                    </a:blip>
                    <a:srcRect b="68223"/>
                    <a:stretch/>
                  </pic:blipFill>
                  <pic:spPr bwMode="auto">
                    <a:xfrm>
                      <a:off x="0" y="0"/>
                      <a:ext cx="2375797" cy="1875693"/>
                    </a:xfrm>
                    <a:prstGeom prst="rect">
                      <a:avLst/>
                    </a:prstGeom>
                    <a:ln>
                      <a:noFill/>
                    </a:ln>
                    <a:extLst>
                      <a:ext uri="{53640926-AAD7-44D8-BBD7-CCE9431645EC}">
                        <a14:shadowObscured xmlns:a14="http://schemas.microsoft.com/office/drawing/2010/main"/>
                      </a:ext>
                    </a:extLst>
                  </pic:spPr>
                </pic:pic>
              </a:graphicData>
            </a:graphic>
          </wp:inline>
        </w:drawing>
      </w:r>
    </w:p>
    <w:p w14:paraId="03A4F889" w14:textId="1099D02E" w:rsidR="00DB7C26" w:rsidRDefault="00DB7C26" w:rsidP="00DB7C26">
      <w:pPr>
        <w:autoSpaceDE w:val="0"/>
        <w:autoSpaceDN w:val="0"/>
        <w:adjustRightInd w:val="0"/>
        <w:jc w:val="center"/>
      </w:pPr>
      <w:r>
        <w:t xml:space="preserve">Gambar 14. Halaman </w:t>
      </w:r>
      <w:r>
        <w:rPr>
          <w:i/>
          <w:iCs/>
        </w:rPr>
        <w:t xml:space="preserve">Website </w:t>
      </w:r>
      <w:r>
        <w:t>Karya Peserta</w:t>
      </w:r>
    </w:p>
    <w:p w14:paraId="77D42782" w14:textId="20FCAC47" w:rsidR="00733AAA" w:rsidRDefault="00733AAA" w:rsidP="00733AAA">
      <w:pPr>
        <w:autoSpaceDE w:val="0"/>
        <w:autoSpaceDN w:val="0"/>
        <w:adjustRightInd w:val="0"/>
      </w:pPr>
    </w:p>
    <w:p w14:paraId="5D9469A3" w14:textId="500C8AC6" w:rsidR="00D66F04" w:rsidRDefault="00714C1C" w:rsidP="00EC1F29">
      <w:pPr>
        <w:autoSpaceDE w:val="0"/>
        <w:autoSpaceDN w:val="0"/>
        <w:adjustRightInd w:val="0"/>
      </w:pPr>
      <w:r>
        <w:rPr>
          <w:noProof/>
        </w:rPr>
        <w:drawing>
          <wp:inline distT="0" distB="0" distL="0" distR="0" wp14:anchorId="2652A760" wp14:editId="5E9336D1">
            <wp:extent cx="2376170" cy="134048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6170" cy="1340485"/>
                    </a:xfrm>
                    <a:prstGeom prst="rect">
                      <a:avLst/>
                    </a:prstGeom>
                  </pic:spPr>
                </pic:pic>
              </a:graphicData>
            </a:graphic>
          </wp:inline>
        </w:drawing>
      </w:r>
    </w:p>
    <w:p w14:paraId="0C349D95" w14:textId="0F65FB10" w:rsidR="00714C1C" w:rsidRPr="00714C1C" w:rsidRDefault="00714C1C" w:rsidP="00714C1C">
      <w:pPr>
        <w:autoSpaceDE w:val="0"/>
        <w:autoSpaceDN w:val="0"/>
        <w:adjustRightInd w:val="0"/>
        <w:jc w:val="center"/>
      </w:pPr>
      <w:r>
        <w:t xml:space="preserve">Gambar 15. Halaman </w:t>
      </w:r>
      <w:r>
        <w:rPr>
          <w:i/>
          <w:iCs/>
        </w:rPr>
        <w:t xml:space="preserve">Website </w:t>
      </w:r>
      <w:r>
        <w:t>Karya Peserta</w:t>
      </w:r>
    </w:p>
    <w:p w14:paraId="493A7B37" w14:textId="28F1ECF3" w:rsidR="00F72E19" w:rsidRDefault="00F72E19" w:rsidP="00EC1F29">
      <w:pPr>
        <w:autoSpaceDE w:val="0"/>
        <w:autoSpaceDN w:val="0"/>
        <w:adjustRightInd w:val="0"/>
      </w:pPr>
    </w:p>
    <w:p w14:paraId="6D62BED1" w14:textId="678E9398" w:rsidR="00D56051" w:rsidRPr="002E36A8" w:rsidRDefault="00D56051" w:rsidP="00D56051">
      <w:pPr>
        <w:pStyle w:val="ListParagraph"/>
        <w:tabs>
          <w:tab w:val="left" w:pos="3396"/>
        </w:tabs>
        <w:ind w:left="0"/>
        <w:jc w:val="both"/>
        <w:rPr>
          <w:b/>
        </w:rPr>
      </w:pPr>
      <w:r w:rsidRPr="002E36A8">
        <w:rPr>
          <w:b/>
        </w:rPr>
        <w:t>SIMPULAN</w:t>
      </w:r>
    </w:p>
    <w:p w14:paraId="003F5639" w14:textId="77777777" w:rsidR="00D56051" w:rsidRPr="002E36A8" w:rsidRDefault="00D56051" w:rsidP="00D56051">
      <w:pPr>
        <w:pStyle w:val="ListParagraph"/>
        <w:tabs>
          <w:tab w:val="left" w:pos="3396"/>
        </w:tabs>
        <w:ind w:left="0"/>
        <w:jc w:val="both"/>
      </w:pPr>
    </w:p>
    <w:p w14:paraId="353DFF83" w14:textId="4A4A0A7F" w:rsidR="00184D2A" w:rsidRPr="002E36A8" w:rsidRDefault="001B3552" w:rsidP="00184D2A">
      <w:pPr>
        <w:ind w:firstLine="709"/>
        <w:jc w:val="both"/>
        <w:rPr>
          <w:lang w:val="id-ID"/>
        </w:rPr>
      </w:pPr>
      <w:r>
        <w:t xml:space="preserve">Pengabdian kepada masyarakat </w:t>
      </w:r>
      <w:r w:rsidR="00B123FD">
        <w:t xml:space="preserve">yang dilaksanakan dalam bentuk </w:t>
      </w:r>
      <w:r>
        <w:t xml:space="preserve">pelatihan pembuatan </w:t>
      </w:r>
      <w:r>
        <w:rPr>
          <w:i/>
          <w:iCs/>
        </w:rPr>
        <w:t xml:space="preserve">website </w:t>
      </w:r>
      <w:r>
        <w:t xml:space="preserve">menggunakan Wordpress bertujuan untuk memberikan </w:t>
      </w:r>
      <w:r w:rsidR="009B2DFE">
        <w:t xml:space="preserve">pengetahuan dan </w:t>
      </w:r>
      <w:r>
        <w:t xml:space="preserve">pemahaman </w:t>
      </w:r>
      <w:r w:rsidR="009B2DFE">
        <w:t xml:space="preserve">dalam </w:t>
      </w:r>
      <w:r>
        <w:t>penggunakan Wordpress bagi siswa</w:t>
      </w:r>
      <w:r w:rsidR="009B2DFE">
        <w:t>-siswi</w:t>
      </w:r>
      <w:r>
        <w:t xml:space="preserve"> SMA Negeri 6 Palembang dalam membuat </w:t>
      </w:r>
      <w:r>
        <w:rPr>
          <w:i/>
          <w:iCs/>
        </w:rPr>
        <w:t>website</w:t>
      </w:r>
      <w:r>
        <w:t xml:space="preserve">. Secara umum, peserta pelatihan dapat menggunakan Wordpress untuk membuat </w:t>
      </w:r>
      <w:r w:rsidRPr="001B3552">
        <w:rPr>
          <w:i/>
          <w:iCs/>
        </w:rPr>
        <w:t>website</w:t>
      </w:r>
      <w:r>
        <w:t xml:space="preserve"> sendiri tanpa harus memahami </w:t>
      </w:r>
      <w:r w:rsidR="00B123FD">
        <w:t xml:space="preserve">konsep dan teori tentang </w:t>
      </w:r>
      <w:r>
        <w:t xml:space="preserve">pemrograman. Selain itu, para peserta pelatihan juga </w:t>
      </w:r>
      <w:r w:rsidR="000B7B26">
        <w:t xml:space="preserve">antusias dan </w:t>
      </w:r>
      <w:r>
        <w:t>tertarik mengikuti pelatihan ini dan memberikan respon yang sangat baik</w:t>
      </w:r>
      <w:r w:rsidR="000B7B26">
        <w:t xml:space="preserve"> berdasarkan data isian kuesioner yang telah dirangkum oleh tim pengabdi</w:t>
      </w:r>
      <w:r>
        <w:t>.</w:t>
      </w:r>
    </w:p>
    <w:p w14:paraId="35849F0E" w14:textId="77777777" w:rsidR="00835AAB" w:rsidRPr="002E36A8" w:rsidRDefault="00835AAB" w:rsidP="00FA569A">
      <w:pPr>
        <w:tabs>
          <w:tab w:val="left" w:pos="720"/>
        </w:tabs>
        <w:jc w:val="both"/>
        <w:rPr>
          <w:b/>
        </w:rPr>
      </w:pPr>
    </w:p>
    <w:p w14:paraId="3BD6B254" w14:textId="77777777" w:rsidR="003921D4" w:rsidRPr="002E36A8" w:rsidRDefault="003921D4" w:rsidP="003921D4">
      <w:pPr>
        <w:pStyle w:val="ListParagraph"/>
        <w:tabs>
          <w:tab w:val="left" w:pos="3396"/>
        </w:tabs>
        <w:ind w:left="0"/>
        <w:jc w:val="both"/>
        <w:rPr>
          <w:b/>
          <w:lang w:val="id-ID"/>
        </w:rPr>
      </w:pPr>
      <w:r w:rsidRPr="002E36A8">
        <w:rPr>
          <w:b/>
        </w:rPr>
        <w:lastRenderedPageBreak/>
        <w:t>DAFTAR PUSTAKA</w:t>
      </w:r>
    </w:p>
    <w:p w14:paraId="05588235" w14:textId="77777777" w:rsidR="00202813" w:rsidRPr="002E36A8" w:rsidRDefault="00202813" w:rsidP="00FA569A">
      <w:pPr>
        <w:tabs>
          <w:tab w:val="left" w:pos="720"/>
        </w:tabs>
        <w:jc w:val="both"/>
        <w:rPr>
          <w:b/>
        </w:rPr>
      </w:pPr>
    </w:p>
    <w:p w14:paraId="617BB2B7" w14:textId="687654F5" w:rsidR="002D2E5E" w:rsidRPr="002D2E5E" w:rsidRDefault="00BE6744" w:rsidP="002D2E5E">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2D2E5E" w:rsidRPr="002D2E5E">
        <w:rPr>
          <w:noProof/>
        </w:rPr>
        <w:t xml:space="preserve">Abdullah, R. (2016). </w:t>
      </w:r>
      <w:r w:rsidR="002D2E5E" w:rsidRPr="002D2E5E">
        <w:rPr>
          <w:i/>
          <w:iCs/>
          <w:noProof/>
        </w:rPr>
        <w:t>Easy &amp; Simple - Web Programming</w:t>
      </w:r>
      <w:r w:rsidR="002D2E5E" w:rsidRPr="002D2E5E">
        <w:rPr>
          <w:noProof/>
        </w:rPr>
        <w:t>. Jakarta: Elex Media Komputindo.</w:t>
      </w:r>
    </w:p>
    <w:p w14:paraId="61840FB6"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Dharmawan, R., &amp; Gata, G. (2020). Penerapan Aplikasi Penjualan Online (E-Commerce) Menggunakan Content Management System Wordpress Pada Toko Jaksquare. </w:t>
      </w:r>
      <w:r w:rsidRPr="002D2E5E">
        <w:rPr>
          <w:i/>
          <w:iCs/>
          <w:noProof/>
        </w:rPr>
        <w:t>Jurnal IDEALIS (Indonesia Journal Information System)</w:t>
      </w:r>
      <w:r w:rsidRPr="002D2E5E">
        <w:rPr>
          <w:noProof/>
        </w:rPr>
        <w:t xml:space="preserve">, </w:t>
      </w:r>
      <w:r w:rsidRPr="002D2E5E">
        <w:rPr>
          <w:i/>
          <w:iCs/>
          <w:noProof/>
        </w:rPr>
        <w:t>3</w:t>
      </w:r>
      <w:r w:rsidRPr="002D2E5E">
        <w:rPr>
          <w:noProof/>
        </w:rPr>
        <w:t>(1), 132–138.</w:t>
      </w:r>
    </w:p>
    <w:p w14:paraId="225BB547"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Elinawati, S., Muhammad, A., &amp; Arlis, S. (2015). Perancangan Content Management System ( Cms ) Dengan Studi Kasus E-Bisnis Pada Toko Alya Gorden. </w:t>
      </w:r>
      <w:r w:rsidRPr="002D2E5E">
        <w:rPr>
          <w:i/>
          <w:iCs/>
          <w:noProof/>
        </w:rPr>
        <w:t>Jurnal KomTekInfo Fakultas Ilmu Komputer</w:t>
      </w:r>
      <w:r w:rsidRPr="002D2E5E">
        <w:rPr>
          <w:noProof/>
        </w:rPr>
        <w:t xml:space="preserve">, </w:t>
      </w:r>
      <w:r w:rsidRPr="002D2E5E">
        <w:rPr>
          <w:i/>
          <w:iCs/>
          <w:noProof/>
        </w:rPr>
        <w:t>2</w:t>
      </w:r>
      <w:r w:rsidRPr="002D2E5E">
        <w:rPr>
          <w:noProof/>
        </w:rPr>
        <w:t>(1), 79–90.</w:t>
      </w:r>
    </w:p>
    <w:p w14:paraId="33461772" w14:textId="77777777" w:rsidR="002D2E5E" w:rsidRPr="002D2E5E" w:rsidRDefault="002D2E5E" w:rsidP="002D2E5E">
      <w:pPr>
        <w:widowControl w:val="0"/>
        <w:autoSpaceDE w:val="0"/>
        <w:autoSpaceDN w:val="0"/>
        <w:adjustRightInd w:val="0"/>
        <w:ind w:left="480" w:hanging="480"/>
        <w:rPr>
          <w:noProof/>
        </w:rPr>
      </w:pPr>
      <w:r w:rsidRPr="002D2E5E">
        <w:rPr>
          <w:noProof/>
        </w:rPr>
        <w:t>Kaplan, K. (2020). Why Every Business Needs A Website. Diambil 19 April 2021, dari forbes.com website: https://www.forbes.com/sites/theyec/2020/02/03/why-every-business-needs-a-website/?sh=5fc9ee706e75</w:t>
      </w:r>
    </w:p>
    <w:p w14:paraId="22FE422A"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Morelli, N. (2015). Challenges in designing and scaling up community services. </w:t>
      </w:r>
      <w:r w:rsidRPr="002D2E5E">
        <w:rPr>
          <w:i/>
          <w:iCs/>
          <w:noProof/>
        </w:rPr>
        <w:t>Design Journal</w:t>
      </w:r>
      <w:r w:rsidRPr="002D2E5E">
        <w:rPr>
          <w:noProof/>
        </w:rPr>
        <w:t xml:space="preserve">, </w:t>
      </w:r>
      <w:r w:rsidRPr="002D2E5E">
        <w:rPr>
          <w:i/>
          <w:iCs/>
          <w:noProof/>
        </w:rPr>
        <w:t>18</w:t>
      </w:r>
      <w:r w:rsidRPr="002D2E5E">
        <w:rPr>
          <w:noProof/>
        </w:rPr>
        <w:t>(2), 269–290. https://doi.org/10.2752/175630615X14212498964394</w:t>
      </w:r>
    </w:p>
    <w:p w14:paraId="0F3CFF41" w14:textId="77777777" w:rsidR="002D2E5E" w:rsidRPr="002D2E5E" w:rsidRDefault="002D2E5E" w:rsidP="002D2E5E">
      <w:pPr>
        <w:widowControl w:val="0"/>
        <w:autoSpaceDE w:val="0"/>
        <w:autoSpaceDN w:val="0"/>
        <w:adjustRightInd w:val="0"/>
        <w:ind w:left="480" w:hanging="480"/>
        <w:rPr>
          <w:noProof/>
        </w:rPr>
      </w:pPr>
      <w:r w:rsidRPr="002D2E5E">
        <w:rPr>
          <w:noProof/>
        </w:rPr>
        <w:t>Munte, T. (2020). 11 SMA Terbaik di Sumatera Selatan Sesuai Nilai UTBK 2020. Diambil 19 April 2021, dari tagar.id website: https://www.tagar.id/11-sma-terbaik-di-sumatera-selatan-sesuai-nilai-utbk-2020</w:t>
      </w:r>
    </w:p>
    <w:p w14:paraId="32192AB8" w14:textId="77777777" w:rsidR="002D2E5E" w:rsidRPr="002D2E5E" w:rsidRDefault="002D2E5E" w:rsidP="002D2E5E">
      <w:pPr>
        <w:widowControl w:val="0"/>
        <w:autoSpaceDE w:val="0"/>
        <w:autoSpaceDN w:val="0"/>
        <w:adjustRightInd w:val="0"/>
        <w:ind w:left="480" w:hanging="480"/>
        <w:rPr>
          <w:noProof/>
        </w:rPr>
      </w:pPr>
      <w:r w:rsidRPr="002D2E5E">
        <w:rPr>
          <w:noProof/>
        </w:rPr>
        <w:t>Q-Success. (2021). Usage statistics and market share of WordPress. Diambil 19 April 2021, dari W3Techs.com website: https://w3techs.com/technologies/details/cm-wordpress</w:t>
      </w:r>
    </w:p>
    <w:p w14:paraId="0A88A0F9"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Rab, S. (2018). </w:t>
      </w:r>
      <w:r w:rsidRPr="002D2E5E">
        <w:rPr>
          <w:i/>
          <w:iCs/>
          <w:noProof/>
        </w:rPr>
        <w:t>A University website using Content Management System ( CMS ) and add-on plugins</w:t>
      </w:r>
      <w:r w:rsidRPr="002D2E5E">
        <w:rPr>
          <w:noProof/>
        </w:rPr>
        <w:t xml:space="preserve"> (United International University). United International University. Diambil dari http://dspace.uiu.ac.bd/bitstream/handle/52243/155/MSCSE Project_Sanjida Rab_id_012133012.pdf?sequence=1&amp;isAllowed=y</w:t>
      </w:r>
    </w:p>
    <w:p w14:paraId="369438EA"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Rahardja, U., Handayani, I., &amp; Ningrum, A. A. (2018). Pemanfaatan Sistem iMe Berbasis WordPress sebagai Official Site RCEP pada Perguruan Tinggi. </w:t>
      </w:r>
      <w:r w:rsidRPr="002D2E5E">
        <w:rPr>
          <w:i/>
          <w:iCs/>
          <w:noProof/>
        </w:rPr>
        <w:t>Creative Information Technology Journal</w:t>
      </w:r>
      <w:r w:rsidRPr="002D2E5E">
        <w:rPr>
          <w:noProof/>
        </w:rPr>
        <w:t xml:space="preserve">, </w:t>
      </w:r>
      <w:r w:rsidRPr="002D2E5E">
        <w:rPr>
          <w:i/>
          <w:iCs/>
          <w:noProof/>
        </w:rPr>
        <w:t>4</w:t>
      </w:r>
      <w:r w:rsidRPr="002D2E5E">
        <w:rPr>
          <w:noProof/>
        </w:rPr>
        <w:t>(3), 207. https://doi.org/10.24076/citec.2017v4i3.111</w:t>
      </w:r>
    </w:p>
    <w:p w14:paraId="6F583548"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Sunarti, S., &amp; Safitri, B. R. A. (2016). Pengembangan Media Berbasis Wordpress Untuk Meningkatkan Hasil Belajar Siswa. </w:t>
      </w:r>
      <w:r w:rsidRPr="002D2E5E">
        <w:rPr>
          <w:i/>
          <w:iCs/>
          <w:noProof/>
        </w:rPr>
        <w:t>Lensa : Jurnal Kependidikan Fisika</w:t>
      </w:r>
      <w:r w:rsidRPr="002D2E5E">
        <w:rPr>
          <w:noProof/>
        </w:rPr>
        <w:t xml:space="preserve">, </w:t>
      </w:r>
      <w:r w:rsidRPr="002D2E5E">
        <w:rPr>
          <w:i/>
          <w:iCs/>
          <w:noProof/>
        </w:rPr>
        <w:t>4</w:t>
      </w:r>
      <w:r w:rsidRPr="002D2E5E">
        <w:rPr>
          <w:noProof/>
        </w:rPr>
        <w:t>(1), 46. https://doi.org/10.33394/j-lkf.v4i1.836</w:t>
      </w:r>
    </w:p>
    <w:p w14:paraId="260107EA" w14:textId="77777777" w:rsidR="002D2E5E" w:rsidRPr="002D2E5E" w:rsidRDefault="002D2E5E" w:rsidP="002D2E5E">
      <w:pPr>
        <w:widowControl w:val="0"/>
        <w:autoSpaceDE w:val="0"/>
        <w:autoSpaceDN w:val="0"/>
        <w:adjustRightInd w:val="0"/>
        <w:ind w:left="480" w:hanging="480"/>
        <w:rPr>
          <w:noProof/>
        </w:rPr>
      </w:pPr>
      <w:r w:rsidRPr="002D2E5E">
        <w:rPr>
          <w:noProof/>
        </w:rPr>
        <w:t xml:space="preserve">Widhoyoko, Y. P. (2018). Pelatihan Pembuatan Blog Menggunakan Template Wordpress Gratis Kepada Pamong Kelurahan Purbayan Baki Sukoharjo Sebagai Wadah Komunikasi Dengan Warga Tahun 2017. </w:t>
      </w:r>
      <w:r w:rsidRPr="002D2E5E">
        <w:rPr>
          <w:i/>
          <w:iCs/>
          <w:noProof/>
        </w:rPr>
        <w:t>ADIWIDYA</w:t>
      </w:r>
      <w:r w:rsidRPr="002D2E5E">
        <w:rPr>
          <w:noProof/>
        </w:rPr>
        <w:t xml:space="preserve">, </w:t>
      </w:r>
      <w:r w:rsidRPr="002D2E5E">
        <w:rPr>
          <w:i/>
          <w:iCs/>
          <w:noProof/>
        </w:rPr>
        <w:t>II</w:t>
      </w:r>
      <w:r w:rsidRPr="002D2E5E">
        <w:rPr>
          <w:noProof/>
        </w:rPr>
        <w:t>(1), 24–29.</w:t>
      </w:r>
    </w:p>
    <w:p w14:paraId="1A8D102F" w14:textId="1711F3C2" w:rsidR="00202813" w:rsidRPr="002E36A8" w:rsidRDefault="00BE6744" w:rsidP="00AA0E07">
      <w:pPr>
        <w:widowControl w:val="0"/>
        <w:autoSpaceDE w:val="0"/>
        <w:autoSpaceDN w:val="0"/>
        <w:adjustRightInd w:val="0"/>
        <w:jc w:val="both"/>
        <w:rPr>
          <w:b/>
        </w:rPr>
        <w:sectPr w:rsidR="00202813" w:rsidRPr="002E36A8" w:rsidSect="00620D8E">
          <w:type w:val="continuous"/>
          <w:pgSz w:w="11907" w:h="16839" w:code="9"/>
          <w:pgMar w:top="1701" w:right="1701" w:bottom="2268" w:left="2268" w:header="720" w:footer="720" w:gutter="0"/>
          <w:cols w:num="2" w:space="454"/>
          <w:docGrid w:linePitch="360"/>
        </w:sectPr>
      </w:pPr>
      <w:r>
        <w:rPr>
          <w:b/>
        </w:rPr>
        <w:fldChar w:fldCharType="end"/>
      </w:r>
    </w:p>
    <w:p w14:paraId="4C7B2FC0" w14:textId="77777777" w:rsidR="00D56051" w:rsidRPr="002E36A8" w:rsidRDefault="00D56051" w:rsidP="00AA0E07">
      <w:pPr>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C8AA0" w14:textId="77777777" w:rsidR="003D54C3" w:rsidRDefault="003D54C3" w:rsidP="00D47E83">
      <w:r>
        <w:separator/>
      </w:r>
    </w:p>
  </w:endnote>
  <w:endnote w:type="continuationSeparator" w:id="0">
    <w:p w14:paraId="023CF572" w14:textId="77777777" w:rsidR="003D54C3" w:rsidRDefault="003D54C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C277E" w14:textId="77777777" w:rsidR="003D54C3" w:rsidRDefault="003D54C3" w:rsidP="00D47E83">
      <w:r>
        <w:separator/>
      </w:r>
    </w:p>
  </w:footnote>
  <w:footnote w:type="continuationSeparator" w:id="0">
    <w:p w14:paraId="415EDC91" w14:textId="77777777" w:rsidR="003D54C3" w:rsidRDefault="003D54C3"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05C74C95"/>
    <w:multiLevelType w:val="hybridMultilevel"/>
    <w:tmpl w:val="9652522A"/>
    <w:lvl w:ilvl="0" w:tplc="B05891E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72934BF8"/>
    <w:multiLevelType w:val="hybridMultilevel"/>
    <w:tmpl w:val="7AA46E2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4"/>
  </w:num>
  <w:num w:numId="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7E83"/>
    <w:rsid w:val="00002C57"/>
    <w:rsid w:val="000107D1"/>
    <w:rsid w:val="000115CD"/>
    <w:rsid w:val="000164F0"/>
    <w:rsid w:val="00026DB1"/>
    <w:rsid w:val="00035137"/>
    <w:rsid w:val="0004058F"/>
    <w:rsid w:val="00054D1E"/>
    <w:rsid w:val="000662FE"/>
    <w:rsid w:val="0006709B"/>
    <w:rsid w:val="00070849"/>
    <w:rsid w:val="00086F5B"/>
    <w:rsid w:val="000A1A92"/>
    <w:rsid w:val="000A2970"/>
    <w:rsid w:val="000A5B6F"/>
    <w:rsid w:val="000B4C0A"/>
    <w:rsid w:val="000B7B26"/>
    <w:rsid w:val="000C2FB0"/>
    <w:rsid w:val="000C48FE"/>
    <w:rsid w:val="000C6100"/>
    <w:rsid w:val="000C67B9"/>
    <w:rsid w:val="000D11BE"/>
    <w:rsid w:val="000D3BBF"/>
    <w:rsid w:val="000E5A10"/>
    <w:rsid w:val="001040C8"/>
    <w:rsid w:val="001242B3"/>
    <w:rsid w:val="0013379B"/>
    <w:rsid w:val="001340A9"/>
    <w:rsid w:val="00145F11"/>
    <w:rsid w:val="00157CF0"/>
    <w:rsid w:val="001717CE"/>
    <w:rsid w:val="001737A1"/>
    <w:rsid w:val="00174162"/>
    <w:rsid w:val="0018053B"/>
    <w:rsid w:val="00184D2A"/>
    <w:rsid w:val="001A2559"/>
    <w:rsid w:val="001A467C"/>
    <w:rsid w:val="001B11D8"/>
    <w:rsid w:val="001B3552"/>
    <w:rsid w:val="001E05BE"/>
    <w:rsid w:val="001F3D80"/>
    <w:rsid w:val="00202813"/>
    <w:rsid w:val="00210C45"/>
    <w:rsid w:val="002175E6"/>
    <w:rsid w:val="00220AC8"/>
    <w:rsid w:val="00227B3C"/>
    <w:rsid w:val="00236E96"/>
    <w:rsid w:val="00240CA9"/>
    <w:rsid w:val="00241EE6"/>
    <w:rsid w:val="00253E77"/>
    <w:rsid w:val="00254293"/>
    <w:rsid w:val="00255D95"/>
    <w:rsid w:val="002566E3"/>
    <w:rsid w:val="00260D60"/>
    <w:rsid w:val="0028526F"/>
    <w:rsid w:val="002959D2"/>
    <w:rsid w:val="002B1871"/>
    <w:rsid w:val="002B6530"/>
    <w:rsid w:val="002D2E5E"/>
    <w:rsid w:val="002E0091"/>
    <w:rsid w:val="002E1B43"/>
    <w:rsid w:val="002E2FBE"/>
    <w:rsid w:val="002E36A8"/>
    <w:rsid w:val="002F6A42"/>
    <w:rsid w:val="003211E7"/>
    <w:rsid w:val="00326C2D"/>
    <w:rsid w:val="00332B15"/>
    <w:rsid w:val="003376AA"/>
    <w:rsid w:val="00341E90"/>
    <w:rsid w:val="003433C5"/>
    <w:rsid w:val="00352C27"/>
    <w:rsid w:val="00380344"/>
    <w:rsid w:val="00380B4E"/>
    <w:rsid w:val="003921D4"/>
    <w:rsid w:val="00395F87"/>
    <w:rsid w:val="003A0AB4"/>
    <w:rsid w:val="003A5E4C"/>
    <w:rsid w:val="003B42BB"/>
    <w:rsid w:val="003D54C3"/>
    <w:rsid w:val="003E0B78"/>
    <w:rsid w:val="004032F4"/>
    <w:rsid w:val="004301CF"/>
    <w:rsid w:val="00431BCC"/>
    <w:rsid w:val="00435B8A"/>
    <w:rsid w:val="00443E86"/>
    <w:rsid w:val="004507ED"/>
    <w:rsid w:val="0045475F"/>
    <w:rsid w:val="0046004A"/>
    <w:rsid w:val="004606E8"/>
    <w:rsid w:val="00471849"/>
    <w:rsid w:val="00472CB3"/>
    <w:rsid w:val="00486F32"/>
    <w:rsid w:val="0048797C"/>
    <w:rsid w:val="00496CC9"/>
    <w:rsid w:val="004B2A07"/>
    <w:rsid w:val="004B697A"/>
    <w:rsid w:val="004E1BEC"/>
    <w:rsid w:val="00500A24"/>
    <w:rsid w:val="00510DF6"/>
    <w:rsid w:val="00523AE2"/>
    <w:rsid w:val="00533B85"/>
    <w:rsid w:val="0054201F"/>
    <w:rsid w:val="005515B0"/>
    <w:rsid w:val="005600AE"/>
    <w:rsid w:val="00590448"/>
    <w:rsid w:val="005917AE"/>
    <w:rsid w:val="00593146"/>
    <w:rsid w:val="005943AA"/>
    <w:rsid w:val="005A499C"/>
    <w:rsid w:val="005B5B40"/>
    <w:rsid w:val="005D48F7"/>
    <w:rsid w:val="005E48B4"/>
    <w:rsid w:val="005E689C"/>
    <w:rsid w:val="005F5F5A"/>
    <w:rsid w:val="0060055A"/>
    <w:rsid w:val="0061096E"/>
    <w:rsid w:val="00620D8E"/>
    <w:rsid w:val="00621F1E"/>
    <w:rsid w:val="00627B70"/>
    <w:rsid w:val="006379AC"/>
    <w:rsid w:val="00643D6C"/>
    <w:rsid w:val="00644D53"/>
    <w:rsid w:val="006563B4"/>
    <w:rsid w:val="006656FD"/>
    <w:rsid w:val="006852ED"/>
    <w:rsid w:val="006879BB"/>
    <w:rsid w:val="0069212C"/>
    <w:rsid w:val="006B4BB8"/>
    <w:rsid w:val="006C1D35"/>
    <w:rsid w:val="006C68A9"/>
    <w:rsid w:val="006E2E98"/>
    <w:rsid w:val="007016AB"/>
    <w:rsid w:val="00712D75"/>
    <w:rsid w:val="00712FB3"/>
    <w:rsid w:val="00714C1C"/>
    <w:rsid w:val="00722D3C"/>
    <w:rsid w:val="00733AAA"/>
    <w:rsid w:val="007356AC"/>
    <w:rsid w:val="00743182"/>
    <w:rsid w:val="00745B80"/>
    <w:rsid w:val="007547A2"/>
    <w:rsid w:val="00757009"/>
    <w:rsid w:val="00762A71"/>
    <w:rsid w:val="00770D3E"/>
    <w:rsid w:val="007710CB"/>
    <w:rsid w:val="00784F88"/>
    <w:rsid w:val="007855E3"/>
    <w:rsid w:val="00793FD3"/>
    <w:rsid w:val="007A1CFC"/>
    <w:rsid w:val="007A76E7"/>
    <w:rsid w:val="007B4741"/>
    <w:rsid w:val="007C357B"/>
    <w:rsid w:val="007D1270"/>
    <w:rsid w:val="007D258B"/>
    <w:rsid w:val="007D6967"/>
    <w:rsid w:val="007D77F5"/>
    <w:rsid w:val="007F4996"/>
    <w:rsid w:val="00811505"/>
    <w:rsid w:val="0082012E"/>
    <w:rsid w:val="00823219"/>
    <w:rsid w:val="00835AAB"/>
    <w:rsid w:val="0088127F"/>
    <w:rsid w:val="008902B6"/>
    <w:rsid w:val="00897132"/>
    <w:rsid w:val="008B3D2F"/>
    <w:rsid w:val="008B46DC"/>
    <w:rsid w:val="008C58E8"/>
    <w:rsid w:val="008C686E"/>
    <w:rsid w:val="008C7235"/>
    <w:rsid w:val="00914F2D"/>
    <w:rsid w:val="0092199E"/>
    <w:rsid w:val="00936B8F"/>
    <w:rsid w:val="0093732B"/>
    <w:rsid w:val="009446EE"/>
    <w:rsid w:val="00947842"/>
    <w:rsid w:val="00947912"/>
    <w:rsid w:val="00953A29"/>
    <w:rsid w:val="00960C56"/>
    <w:rsid w:val="00986F3B"/>
    <w:rsid w:val="00995B08"/>
    <w:rsid w:val="009B2DFE"/>
    <w:rsid w:val="009D6AAE"/>
    <w:rsid w:val="009E758D"/>
    <w:rsid w:val="00A03ADB"/>
    <w:rsid w:val="00A10702"/>
    <w:rsid w:val="00A11259"/>
    <w:rsid w:val="00A11E5D"/>
    <w:rsid w:val="00A142B8"/>
    <w:rsid w:val="00A14C58"/>
    <w:rsid w:val="00A1526E"/>
    <w:rsid w:val="00A157C7"/>
    <w:rsid w:val="00A26834"/>
    <w:rsid w:val="00A44F08"/>
    <w:rsid w:val="00A46834"/>
    <w:rsid w:val="00A7092D"/>
    <w:rsid w:val="00A7151F"/>
    <w:rsid w:val="00A803BA"/>
    <w:rsid w:val="00A81291"/>
    <w:rsid w:val="00A8373B"/>
    <w:rsid w:val="00A869E5"/>
    <w:rsid w:val="00A96DA5"/>
    <w:rsid w:val="00AA0E07"/>
    <w:rsid w:val="00AB0223"/>
    <w:rsid w:val="00AC1F1A"/>
    <w:rsid w:val="00AC2AA4"/>
    <w:rsid w:val="00AC4722"/>
    <w:rsid w:val="00AE50FD"/>
    <w:rsid w:val="00AF3D5C"/>
    <w:rsid w:val="00AF52E9"/>
    <w:rsid w:val="00B046DA"/>
    <w:rsid w:val="00B123FD"/>
    <w:rsid w:val="00B160C2"/>
    <w:rsid w:val="00B173FD"/>
    <w:rsid w:val="00B215E1"/>
    <w:rsid w:val="00B2507D"/>
    <w:rsid w:val="00B55A47"/>
    <w:rsid w:val="00B60465"/>
    <w:rsid w:val="00B66C33"/>
    <w:rsid w:val="00B866CF"/>
    <w:rsid w:val="00BA2188"/>
    <w:rsid w:val="00BA3981"/>
    <w:rsid w:val="00BA3C29"/>
    <w:rsid w:val="00BB525A"/>
    <w:rsid w:val="00BB5DAF"/>
    <w:rsid w:val="00BD530C"/>
    <w:rsid w:val="00BE6744"/>
    <w:rsid w:val="00BF0F47"/>
    <w:rsid w:val="00C11429"/>
    <w:rsid w:val="00C11AC0"/>
    <w:rsid w:val="00C571C5"/>
    <w:rsid w:val="00C576EF"/>
    <w:rsid w:val="00C7401F"/>
    <w:rsid w:val="00C86DF2"/>
    <w:rsid w:val="00C906B8"/>
    <w:rsid w:val="00C95A90"/>
    <w:rsid w:val="00CA5E9F"/>
    <w:rsid w:val="00CC336C"/>
    <w:rsid w:val="00D07FA4"/>
    <w:rsid w:val="00D17467"/>
    <w:rsid w:val="00D47E83"/>
    <w:rsid w:val="00D519B5"/>
    <w:rsid w:val="00D547B4"/>
    <w:rsid w:val="00D56051"/>
    <w:rsid w:val="00D60C4F"/>
    <w:rsid w:val="00D6222B"/>
    <w:rsid w:val="00D66F04"/>
    <w:rsid w:val="00D76E04"/>
    <w:rsid w:val="00D770E2"/>
    <w:rsid w:val="00D83310"/>
    <w:rsid w:val="00D95598"/>
    <w:rsid w:val="00DA63A7"/>
    <w:rsid w:val="00DB7C26"/>
    <w:rsid w:val="00DC72A8"/>
    <w:rsid w:val="00DD2547"/>
    <w:rsid w:val="00DD2F70"/>
    <w:rsid w:val="00DE00FC"/>
    <w:rsid w:val="00DE3772"/>
    <w:rsid w:val="00DF0E2E"/>
    <w:rsid w:val="00DF2065"/>
    <w:rsid w:val="00E27935"/>
    <w:rsid w:val="00E27AF4"/>
    <w:rsid w:val="00E3315A"/>
    <w:rsid w:val="00E36D41"/>
    <w:rsid w:val="00E55E72"/>
    <w:rsid w:val="00E72020"/>
    <w:rsid w:val="00E76B12"/>
    <w:rsid w:val="00EA19A5"/>
    <w:rsid w:val="00EA315D"/>
    <w:rsid w:val="00EB0D3D"/>
    <w:rsid w:val="00EB613A"/>
    <w:rsid w:val="00EC1AD0"/>
    <w:rsid w:val="00EC1E17"/>
    <w:rsid w:val="00EC1F29"/>
    <w:rsid w:val="00ED3D11"/>
    <w:rsid w:val="00EE2F4B"/>
    <w:rsid w:val="00EF06A4"/>
    <w:rsid w:val="00F01578"/>
    <w:rsid w:val="00F0189D"/>
    <w:rsid w:val="00F02B7B"/>
    <w:rsid w:val="00F072E1"/>
    <w:rsid w:val="00F14D80"/>
    <w:rsid w:val="00F24AC7"/>
    <w:rsid w:val="00F26BEC"/>
    <w:rsid w:val="00F47DF0"/>
    <w:rsid w:val="00F503C4"/>
    <w:rsid w:val="00F519CC"/>
    <w:rsid w:val="00F72E19"/>
    <w:rsid w:val="00F76F11"/>
    <w:rsid w:val="00F87A04"/>
    <w:rsid w:val="00FA1377"/>
    <w:rsid w:val="00FA164B"/>
    <w:rsid w:val="00FA453F"/>
    <w:rsid w:val="00FA569A"/>
    <w:rsid w:val="00FB50DC"/>
    <w:rsid w:val="00FC26AB"/>
    <w:rsid w:val="00FD7BDE"/>
    <w:rsid w:val="00FE5634"/>
    <w:rsid w:val="00FF3F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553E9"/>
  <w15:docId w15:val="{0D62BE7A-7688-4815-BF42-547849385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4.xml"/><Relationship Id="rId22"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MDP\2020-2021-2\Pengabdian\Publikasi\Kuesion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Hasil</a:t>
            </a:r>
            <a:r>
              <a:rPr lang="en-US" sz="1200" baseline="0"/>
              <a:t> Kuesioner Pra Pelatihan Wordpress</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I$8</c:f>
              <c:strCache>
                <c:ptCount val="1"/>
                <c:pt idx="0">
                  <c:v>Ya</c:v>
                </c:pt>
              </c:strCache>
            </c:strRef>
          </c:tx>
          <c:spPr>
            <a:solidFill>
              <a:schemeClr val="accent1"/>
            </a:solidFill>
            <a:ln>
              <a:noFill/>
            </a:ln>
            <a:effectLst/>
          </c:spPr>
          <c:invertIfNegative val="0"/>
          <c:cat>
            <c:numRef>
              <c:f>Sheet1!$G$9:$G$12</c:f>
              <c:numCache>
                <c:formatCode>General</c:formatCode>
                <c:ptCount val="4"/>
                <c:pt idx="0">
                  <c:v>1</c:v>
                </c:pt>
                <c:pt idx="1">
                  <c:v>2</c:v>
                </c:pt>
                <c:pt idx="2">
                  <c:v>3</c:v>
                </c:pt>
                <c:pt idx="3">
                  <c:v>4</c:v>
                </c:pt>
              </c:numCache>
            </c:numRef>
          </c:cat>
          <c:val>
            <c:numRef>
              <c:f>Sheet1!$I$9:$I$12</c:f>
              <c:numCache>
                <c:formatCode>General</c:formatCode>
                <c:ptCount val="4"/>
                <c:pt idx="0">
                  <c:v>6</c:v>
                </c:pt>
                <c:pt idx="1">
                  <c:v>2</c:v>
                </c:pt>
                <c:pt idx="2">
                  <c:v>2</c:v>
                </c:pt>
                <c:pt idx="3">
                  <c:v>18</c:v>
                </c:pt>
              </c:numCache>
            </c:numRef>
          </c:val>
          <c:extLst>
            <c:ext xmlns:c16="http://schemas.microsoft.com/office/drawing/2014/chart" uri="{C3380CC4-5D6E-409C-BE32-E72D297353CC}">
              <c16:uniqueId val="{00000000-4303-4A0C-90D1-8335B96E3DE6}"/>
            </c:ext>
          </c:extLst>
        </c:ser>
        <c:ser>
          <c:idx val="1"/>
          <c:order val="1"/>
          <c:tx>
            <c:strRef>
              <c:f>Sheet1!$J$8</c:f>
              <c:strCache>
                <c:ptCount val="1"/>
                <c:pt idx="0">
                  <c:v>Tidak</c:v>
                </c:pt>
              </c:strCache>
            </c:strRef>
          </c:tx>
          <c:spPr>
            <a:solidFill>
              <a:schemeClr val="accent2"/>
            </a:solidFill>
            <a:ln>
              <a:noFill/>
            </a:ln>
            <a:effectLst/>
          </c:spPr>
          <c:invertIfNegative val="0"/>
          <c:cat>
            <c:numRef>
              <c:f>Sheet1!$G$9:$G$12</c:f>
              <c:numCache>
                <c:formatCode>General</c:formatCode>
                <c:ptCount val="4"/>
                <c:pt idx="0">
                  <c:v>1</c:v>
                </c:pt>
                <c:pt idx="1">
                  <c:v>2</c:v>
                </c:pt>
                <c:pt idx="2">
                  <c:v>3</c:v>
                </c:pt>
                <c:pt idx="3">
                  <c:v>4</c:v>
                </c:pt>
              </c:numCache>
            </c:numRef>
          </c:cat>
          <c:val>
            <c:numRef>
              <c:f>Sheet1!$J$9:$J$12</c:f>
              <c:numCache>
                <c:formatCode>General</c:formatCode>
                <c:ptCount val="4"/>
                <c:pt idx="0">
                  <c:v>12</c:v>
                </c:pt>
                <c:pt idx="1">
                  <c:v>16</c:v>
                </c:pt>
                <c:pt idx="2">
                  <c:v>16</c:v>
                </c:pt>
                <c:pt idx="3">
                  <c:v>0</c:v>
                </c:pt>
              </c:numCache>
            </c:numRef>
          </c:val>
          <c:extLst>
            <c:ext xmlns:c16="http://schemas.microsoft.com/office/drawing/2014/chart" uri="{C3380CC4-5D6E-409C-BE32-E72D297353CC}">
              <c16:uniqueId val="{00000001-4303-4A0C-90D1-8335B96E3DE6}"/>
            </c:ext>
          </c:extLst>
        </c:ser>
        <c:dLbls>
          <c:showLegendKey val="0"/>
          <c:showVal val="0"/>
          <c:showCatName val="0"/>
          <c:showSerName val="0"/>
          <c:showPercent val="0"/>
          <c:showBubbleSize val="0"/>
        </c:dLbls>
        <c:gapWidth val="150"/>
        <c:overlap val="100"/>
        <c:axId val="1654731535"/>
        <c:axId val="1654717391"/>
      </c:barChart>
      <c:catAx>
        <c:axId val="165473153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17391"/>
        <c:crosses val="autoZero"/>
        <c:auto val="1"/>
        <c:lblAlgn val="ctr"/>
        <c:lblOffset val="100"/>
        <c:noMultiLvlLbl val="0"/>
      </c:catAx>
      <c:valAx>
        <c:axId val="16547173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315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Bagaimana pendapat anda terkait pelatihan Wordpress in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2"/>
          <c:order val="2"/>
          <c:tx>
            <c:strRef>
              <c:f>Sheet1!$I$17</c:f>
              <c:strCache>
                <c:ptCount val="1"/>
                <c:pt idx="0">
                  <c:v>Sangat Kurang</c:v>
                </c:pt>
              </c:strCache>
            </c:strRef>
          </c:tx>
          <c:spPr>
            <a:solidFill>
              <a:schemeClr val="accent3"/>
            </a:solidFill>
            <a:ln w="19050">
              <a:solidFill>
                <a:schemeClr val="lt1"/>
              </a:solidFill>
            </a:ln>
            <a:effectLst/>
          </c:spPr>
          <c:invertIfNegative val="0"/>
          <c:val>
            <c:numRef>
              <c:f>Sheet1!$I$18</c:f>
              <c:numCache>
                <c:formatCode>General</c:formatCode>
                <c:ptCount val="1"/>
                <c:pt idx="0">
                  <c:v>0</c:v>
                </c:pt>
              </c:numCache>
            </c:numRef>
          </c:val>
          <c:extLst>
            <c:ext xmlns:c16="http://schemas.microsoft.com/office/drawing/2014/chart" uri="{C3380CC4-5D6E-409C-BE32-E72D297353CC}">
              <c16:uniqueId val="{00000000-F9F8-47C0-A766-09107AEB31FC}"/>
            </c:ext>
          </c:extLst>
        </c:ser>
        <c:ser>
          <c:idx val="3"/>
          <c:order val="3"/>
          <c:tx>
            <c:strRef>
              <c:f>Sheet1!$J$17</c:f>
              <c:strCache>
                <c:ptCount val="1"/>
                <c:pt idx="0">
                  <c:v>Kurang</c:v>
                </c:pt>
              </c:strCache>
            </c:strRef>
          </c:tx>
          <c:spPr>
            <a:solidFill>
              <a:schemeClr val="accent4"/>
            </a:solidFill>
            <a:ln w="19050">
              <a:solidFill>
                <a:schemeClr val="lt1"/>
              </a:solidFill>
            </a:ln>
            <a:effectLst/>
          </c:spPr>
          <c:invertIfNegative val="0"/>
          <c:val>
            <c:numRef>
              <c:f>Sheet1!$J$18</c:f>
              <c:numCache>
                <c:formatCode>General</c:formatCode>
                <c:ptCount val="1"/>
                <c:pt idx="0">
                  <c:v>0</c:v>
                </c:pt>
              </c:numCache>
            </c:numRef>
          </c:val>
          <c:extLst>
            <c:ext xmlns:c16="http://schemas.microsoft.com/office/drawing/2014/chart" uri="{C3380CC4-5D6E-409C-BE32-E72D297353CC}">
              <c16:uniqueId val="{00000001-F9F8-47C0-A766-09107AEB31FC}"/>
            </c:ext>
          </c:extLst>
        </c:ser>
        <c:ser>
          <c:idx val="4"/>
          <c:order val="4"/>
          <c:tx>
            <c:strRef>
              <c:f>Sheet1!$K$17</c:f>
              <c:strCache>
                <c:ptCount val="1"/>
                <c:pt idx="0">
                  <c:v>Baik</c:v>
                </c:pt>
              </c:strCache>
            </c:strRef>
          </c:tx>
          <c:spPr>
            <a:solidFill>
              <a:schemeClr val="accent5"/>
            </a:solidFill>
            <a:ln w="19050">
              <a:solidFill>
                <a:schemeClr val="lt1"/>
              </a:solidFill>
            </a:ln>
            <a:effectLst/>
          </c:spPr>
          <c:invertIfNegative val="0"/>
          <c:val>
            <c:numRef>
              <c:f>Sheet1!$K$18</c:f>
              <c:numCache>
                <c:formatCode>General</c:formatCode>
                <c:ptCount val="1"/>
                <c:pt idx="0">
                  <c:v>8</c:v>
                </c:pt>
              </c:numCache>
            </c:numRef>
          </c:val>
          <c:extLst>
            <c:ext xmlns:c16="http://schemas.microsoft.com/office/drawing/2014/chart" uri="{C3380CC4-5D6E-409C-BE32-E72D297353CC}">
              <c16:uniqueId val="{00000002-F9F8-47C0-A766-09107AEB31FC}"/>
            </c:ext>
          </c:extLst>
        </c:ser>
        <c:ser>
          <c:idx val="5"/>
          <c:order val="5"/>
          <c:tx>
            <c:strRef>
              <c:f>Sheet1!$L$17</c:f>
              <c:strCache>
                <c:ptCount val="1"/>
                <c:pt idx="0">
                  <c:v>Sangat Baik</c:v>
                </c:pt>
              </c:strCache>
            </c:strRef>
          </c:tx>
          <c:spPr>
            <a:solidFill>
              <a:schemeClr val="accent6"/>
            </a:solidFill>
            <a:ln w="19050">
              <a:solidFill>
                <a:schemeClr val="lt1"/>
              </a:solidFill>
            </a:ln>
            <a:effectLst/>
          </c:spPr>
          <c:invertIfNegative val="0"/>
          <c:val>
            <c:numRef>
              <c:f>Sheet1!$L$18</c:f>
              <c:numCache>
                <c:formatCode>General</c:formatCode>
                <c:ptCount val="1"/>
                <c:pt idx="0">
                  <c:v>10</c:v>
                </c:pt>
              </c:numCache>
            </c:numRef>
          </c:val>
          <c:extLst>
            <c:ext xmlns:c16="http://schemas.microsoft.com/office/drawing/2014/chart" uri="{C3380CC4-5D6E-409C-BE32-E72D297353CC}">
              <c16:uniqueId val="{00000003-F9F8-47C0-A766-09107AEB31FC}"/>
            </c:ext>
          </c:extLst>
        </c:ser>
        <c:dLbls>
          <c:showLegendKey val="0"/>
          <c:showVal val="0"/>
          <c:showCatName val="0"/>
          <c:showSerName val="0"/>
          <c:showPercent val="0"/>
          <c:showBubbleSize val="0"/>
        </c:dLbls>
        <c:gapWidth val="150"/>
        <c:axId val="1649527279"/>
        <c:axId val="1649526447"/>
        <c:extLst>
          <c:ext xmlns:c15="http://schemas.microsoft.com/office/drawing/2012/chart" uri="{02D57815-91ED-43cb-92C2-25804820EDAC}">
            <c15:filteredBarSeries>
              <c15:ser>
                <c:idx val="0"/>
                <c:order val="0"/>
                <c:tx>
                  <c:strRef>
                    <c:extLst>
                      <c:ext uri="{02D57815-91ED-43cb-92C2-25804820EDAC}">
                        <c15:formulaRef>
                          <c15:sqref>Sheet1!$G$17</c15:sqref>
                        </c15:formulaRef>
                      </c:ext>
                    </c:extLst>
                    <c:strCache>
                      <c:ptCount val="1"/>
                      <c:pt idx="0">
                        <c:v>No</c:v>
                      </c:pt>
                    </c:strCache>
                  </c:strRef>
                </c:tx>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val>
                  <c:numRef>
                    <c:extLst>
                      <c:ext uri="{02D57815-91ED-43cb-92C2-25804820EDAC}">
                        <c15:formulaRef>
                          <c15:sqref>Sheet1!$G$18</c15:sqref>
                        </c15:formulaRef>
                      </c:ext>
                    </c:extLst>
                    <c:numCache>
                      <c:formatCode>General</c:formatCode>
                      <c:ptCount val="1"/>
                      <c:pt idx="0">
                        <c:v>1</c:v>
                      </c:pt>
                    </c:numCache>
                  </c:numRef>
                </c:val>
                <c:extLst>
                  <c:ext xmlns:c16="http://schemas.microsoft.com/office/drawing/2014/chart" uri="{C3380CC4-5D6E-409C-BE32-E72D297353CC}">
                    <c16:uniqueId val="{00000004-F9F8-47C0-A766-09107AEB31F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1!$H$17</c15:sqref>
                        </c15:formulaRef>
                      </c:ext>
                    </c:extLst>
                    <c:strCache>
                      <c:ptCount val="1"/>
                      <c:pt idx="0">
                        <c:v>Pertanyaan</c:v>
                      </c:pt>
                    </c:strCache>
                  </c:strRef>
                </c:tx>
                <c:spPr>
                  <a:solidFill>
                    <a:schemeClr val="accent2"/>
                  </a:solidFill>
                  <a:ln w="19050">
                    <a:solidFill>
                      <a:schemeClr val="lt1"/>
                    </a:solidFill>
                  </a:ln>
                  <a:effectLst/>
                </c:spPr>
                <c:invertIfNegative val="0"/>
                <c:val>
                  <c:numRef>
                    <c:extLst xmlns:c15="http://schemas.microsoft.com/office/drawing/2012/chart">
                      <c:ext xmlns:c15="http://schemas.microsoft.com/office/drawing/2012/chart" uri="{02D57815-91ED-43cb-92C2-25804820EDAC}">
                        <c15:formulaRef>
                          <c15:sqref>Sheet1!$H$18</c15:sqref>
                        </c15:formulaRef>
                      </c:ext>
                    </c:extLst>
                    <c:numCache>
                      <c:formatCode>General</c:formatCode>
                      <c:ptCount val="1"/>
                      <c:pt idx="0">
                        <c:v>0</c:v>
                      </c:pt>
                    </c:numCache>
                  </c:numRef>
                </c:val>
                <c:extLst xmlns:c15="http://schemas.microsoft.com/office/drawing/2012/chart">
                  <c:ext xmlns:c16="http://schemas.microsoft.com/office/drawing/2014/chart" uri="{C3380CC4-5D6E-409C-BE32-E72D297353CC}">
                    <c16:uniqueId val="{00000005-F9F8-47C0-A766-09107AEB31FC}"/>
                  </c:ext>
                </c:extLst>
              </c15:ser>
            </c15:filteredBarSeries>
          </c:ext>
        </c:extLst>
      </c:barChart>
      <c:valAx>
        <c:axId val="16495264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9527279"/>
        <c:crosses val="autoZero"/>
        <c:crossBetween val="between"/>
      </c:valAx>
      <c:catAx>
        <c:axId val="1649527279"/>
        <c:scaling>
          <c:orientation val="minMax"/>
        </c:scaling>
        <c:delete val="1"/>
        <c:axPos val="l"/>
        <c:majorTickMark val="out"/>
        <c:minorTickMark val="none"/>
        <c:tickLblPos val="nextTo"/>
        <c:crossAx val="1649526447"/>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Bagaimana kesesuaian materi pelatihan dengan kebutuhan and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I$19</c:f>
              <c:strCache>
                <c:ptCount val="1"/>
                <c:pt idx="0">
                  <c:v>Tidak sesuai</c:v>
                </c:pt>
              </c:strCache>
            </c:strRef>
          </c:tx>
          <c:spPr>
            <a:solidFill>
              <a:schemeClr val="accent1"/>
            </a:solidFill>
            <a:ln>
              <a:noFill/>
            </a:ln>
            <a:effectLst/>
          </c:spPr>
          <c:invertIfNegative val="0"/>
          <c:cat>
            <c:strRef>
              <c:f>Sheet1!$G$20:$H$20</c:f>
              <c:strCache>
                <c:ptCount val="2"/>
                <c:pt idx="0">
                  <c:v>2</c:v>
                </c:pt>
                <c:pt idx="1">
                  <c:v>Bagaimana kesesuaian materi pelatihan dengan kebutuhan anda</c:v>
                </c:pt>
              </c:strCache>
            </c:strRef>
          </c:cat>
          <c:val>
            <c:numRef>
              <c:f>Sheet1!$I$20</c:f>
              <c:numCache>
                <c:formatCode>General</c:formatCode>
                <c:ptCount val="1"/>
                <c:pt idx="0">
                  <c:v>0</c:v>
                </c:pt>
              </c:numCache>
            </c:numRef>
          </c:val>
          <c:extLst>
            <c:ext xmlns:c16="http://schemas.microsoft.com/office/drawing/2014/chart" uri="{C3380CC4-5D6E-409C-BE32-E72D297353CC}">
              <c16:uniqueId val="{00000000-2ADA-4DD2-A4F4-C49AFAA0B555}"/>
            </c:ext>
          </c:extLst>
        </c:ser>
        <c:ser>
          <c:idx val="1"/>
          <c:order val="1"/>
          <c:tx>
            <c:strRef>
              <c:f>Sheet1!$J$19</c:f>
              <c:strCache>
                <c:ptCount val="1"/>
                <c:pt idx="0">
                  <c:v>Kurang Sesuai</c:v>
                </c:pt>
              </c:strCache>
            </c:strRef>
          </c:tx>
          <c:spPr>
            <a:solidFill>
              <a:schemeClr val="accent2"/>
            </a:solidFill>
            <a:ln>
              <a:noFill/>
            </a:ln>
            <a:effectLst/>
          </c:spPr>
          <c:invertIfNegative val="0"/>
          <c:cat>
            <c:strRef>
              <c:f>Sheet1!$G$20:$H$20</c:f>
              <c:strCache>
                <c:ptCount val="2"/>
                <c:pt idx="0">
                  <c:v>2</c:v>
                </c:pt>
                <c:pt idx="1">
                  <c:v>Bagaimana kesesuaian materi pelatihan dengan kebutuhan anda</c:v>
                </c:pt>
              </c:strCache>
            </c:strRef>
          </c:cat>
          <c:val>
            <c:numRef>
              <c:f>Sheet1!$J$20</c:f>
              <c:numCache>
                <c:formatCode>General</c:formatCode>
                <c:ptCount val="1"/>
                <c:pt idx="0">
                  <c:v>0</c:v>
                </c:pt>
              </c:numCache>
            </c:numRef>
          </c:val>
          <c:extLst>
            <c:ext xmlns:c16="http://schemas.microsoft.com/office/drawing/2014/chart" uri="{C3380CC4-5D6E-409C-BE32-E72D297353CC}">
              <c16:uniqueId val="{00000001-2ADA-4DD2-A4F4-C49AFAA0B555}"/>
            </c:ext>
          </c:extLst>
        </c:ser>
        <c:ser>
          <c:idx val="2"/>
          <c:order val="2"/>
          <c:tx>
            <c:strRef>
              <c:f>Sheet1!$K$19</c:f>
              <c:strCache>
                <c:ptCount val="1"/>
                <c:pt idx="0">
                  <c:v>Sesuai</c:v>
                </c:pt>
              </c:strCache>
            </c:strRef>
          </c:tx>
          <c:spPr>
            <a:solidFill>
              <a:schemeClr val="accent3"/>
            </a:solidFill>
            <a:ln>
              <a:noFill/>
            </a:ln>
            <a:effectLst/>
          </c:spPr>
          <c:invertIfNegative val="0"/>
          <c:cat>
            <c:strRef>
              <c:f>Sheet1!$G$20:$H$20</c:f>
              <c:strCache>
                <c:ptCount val="2"/>
                <c:pt idx="0">
                  <c:v>2</c:v>
                </c:pt>
                <c:pt idx="1">
                  <c:v>Bagaimana kesesuaian materi pelatihan dengan kebutuhan anda</c:v>
                </c:pt>
              </c:strCache>
            </c:strRef>
          </c:cat>
          <c:val>
            <c:numRef>
              <c:f>Sheet1!$K$20</c:f>
              <c:numCache>
                <c:formatCode>General</c:formatCode>
                <c:ptCount val="1"/>
                <c:pt idx="0">
                  <c:v>6</c:v>
                </c:pt>
              </c:numCache>
            </c:numRef>
          </c:val>
          <c:extLst>
            <c:ext xmlns:c16="http://schemas.microsoft.com/office/drawing/2014/chart" uri="{C3380CC4-5D6E-409C-BE32-E72D297353CC}">
              <c16:uniqueId val="{00000002-2ADA-4DD2-A4F4-C49AFAA0B555}"/>
            </c:ext>
          </c:extLst>
        </c:ser>
        <c:ser>
          <c:idx val="3"/>
          <c:order val="3"/>
          <c:tx>
            <c:strRef>
              <c:f>Sheet1!$L$19</c:f>
              <c:strCache>
                <c:ptCount val="1"/>
                <c:pt idx="0">
                  <c:v>Sangat Sesuai</c:v>
                </c:pt>
              </c:strCache>
            </c:strRef>
          </c:tx>
          <c:spPr>
            <a:solidFill>
              <a:schemeClr val="accent4"/>
            </a:solidFill>
            <a:ln>
              <a:noFill/>
            </a:ln>
            <a:effectLst/>
          </c:spPr>
          <c:invertIfNegative val="0"/>
          <c:cat>
            <c:strRef>
              <c:f>Sheet1!$G$20:$H$20</c:f>
              <c:strCache>
                <c:ptCount val="2"/>
                <c:pt idx="0">
                  <c:v>2</c:v>
                </c:pt>
                <c:pt idx="1">
                  <c:v>Bagaimana kesesuaian materi pelatihan dengan kebutuhan anda</c:v>
                </c:pt>
              </c:strCache>
            </c:strRef>
          </c:cat>
          <c:val>
            <c:numRef>
              <c:f>Sheet1!$L$20</c:f>
              <c:numCache>
                <c:formatCode>General</c:formatCode>
                <c:ptCount val="1"/>
                <c:pt idx="0">
                  <c:v>12</c:v>
                </c:pt>
              </c:numCache>
            </c:numRef>
          </c:val>
          <c:extLst>
            <c:ext xmlns:c16="http://schemas.microsoft.com/office/drawing/2014/chart" uri="{C3380CC4-5D6E-409C-BE32-E72D297353CC}">
              <c16:uniqueId val="{00000003-2ADA-4DD2-A4F4-C49AFAA0B555}"/>
            </c:ext>
          </c:extLst>
        </c:ser>
        <c:dLbls>
          <c:showLegendKey val="0"/>
          <c:showVal val="0"/>
          <c:showCatName val="0"/>
          <c:showSerName val="0"/>
          <c:showPercent val="0"/>
          <c:showBubbleSize val="0"/>
        </c:dLbls>
        <c:gapWidth val="182"/>
        <c:axId val="1646863375"/>
        <c:axId val="1646857135"/>
      </c:barChart>
      <c:catAx>
        <c:axId val="1646863375"/>
        <c:scaling>
          <c:orientation val="minMax"/>
        </c:scaling>
        <c:delete val="1"/>
        <c:axPos val="l"/>
        <c:numFmt formatCode="General" sourceLinked="1"/>
        <c:majorTickMark val="none"/>
        <c:minorTickMark val="none"/>
        <c:tickLblPos val="nextTo"/>
        <c:crossAx val="1646857135"/>
        <c:crosses val="autoZero"/>
        <c:auto val="1"/>
        <c:lblAlgn val="ctr"/>
        <c:lblOffset val="100"/>
        <c:noMultiLvlLbl val="0"/>
      </c:catAx>
      <c:valAx>
        <c:axId val="164685713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863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Bagaimana pendapat anda mengenai cara penyampaian materi oleh tim pelati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I$21</c:f>
              <c:strCache>
                <c:ptCount val="1"/>
                <c:pt idx="0">
                  <c:v>Tidak Baik</c:v>
                </c:pt>
              </c:strCache>
            </c:strRef>
          </c:tx>
          <c:spPr>
            <a:solidFill>
              <a:schemeClr val="accent1"/>
            </a:solidFill>
            <a:ln>
              <a:noFill/>
            </a:ln>
            <a:effectLst/>
          </c:spPr>
          <c:invertIfNegative val="0"/>
          <c:cat>
            <c:strRef>
              <c:f>Sheet1!$G$22:$H$22</c:f>
              <c:strCache>
                <c:ptCount val="2"/>
                <c:pt idx="0">
                  <c:v>3</c:v>
                </c:pt>
                <c:pt idx="1">
                  <c:v>Bagaimana pendapat anda mengenai cara penyampaian materi oleh tim pelath?</c:v>
                </c:pt>
              </c:strCache>
            </c:strRef>
          </c:cat>
          <c:val>
            <c:numRef>
              <c:f>Sheet1!$I$22</c:f>
              <c:numCache>
                <c:formatCode>General</c:formatCode>
                <c:ptCount val="1"/>
                <c:pt idx="0">
                  <c:v>0</c:v>
                </c:pt>
              </c:numCache>
            </c:numRef>
          </c:val>
          <c:extLst>
            <c:ext xmlns:c16="http://schemas.microsoft.com/office/drawing/2014/chart" uri="{C3380CC4-5D6E-409C-BE32-E72D297353CC}">
              <c16:uniqueId val="{00000000-6F40-48E1-A4B4-45090F0B5EF2}"/>
            </c:ext>
          </c:extLst>
        </c:ser>
        <c:ser>
          <c:idx val="1"/>
          <c:order val="1"/>
          <c:tx>
            <c:strRef>
              <c:f>Sheet1!$J$21</c:f>
              <c:strCache>
                <c:ptCount val="1"/>
                <c:pt idx="0">
                  <c:v>Kurang Baik</c:v>
                </c:pt>
              </c:strCache>
            </c:strRef>
          </c:tx>
          <c:spPr>
            <a:solidFill>
              <a:schemeClr val="accent2"/>
            </a:solidFill>
            <a:ln>
              <a:noFill/>
            </a:ln>
            <a:effectLst/>
          </c:spPr>
          <c:invertIfNegative val="0"/>
          <c:cat>
            <c:strRef>
              <c:f>Sheet1!$G$22:$H$22</c:f>
              <c:strCache>
                <c:ptCount val="2"/>
                <c:pt idx="0">
                  <c:v>3</c:v>
                </c:pt>
                <c:pt idx="1">
                  <c:v>Bagaimana pendapat anda mengenai cara penyampaian materi oleh tim pelath?</c:v>
                </c:pt>
              </c:strCache>
            </c:strRef>
          </c:cat>
          <c:val>
            <c:numRef>
              <c:f>Sheet1!$J$22</c:f>
              <c:numCache>
                <c:formatCode>General</c:formatCode>
                <c:ptCount val="1"/>
                <c:pt idx="0">
                  <c:v>0</c:v>
                </c:pt>
              </c:numCache>
            </c:numRef>
          </c:val>
          <c:extLst>
            <c:ext xmlns:c16="http://schemas.microsoft.com/office/drawing/2014/chart" uri="{C3380CC4-5D6E-409C-BE32-E72D297353CC}">
              <c16:uniqueId val="{00000001-6F40-48E1-A4B4-45090F0B5EF2}"/>
            </c:ext>
          </c:extLst>
        </c:ser>
        <c:ser>
          <c:idx val="2"/>
          <c:order val="2"/>
          <c:tx>
            <c:strRef>
              <c:f>Sheet1!$K$21</c:f>
              <c:strCache>
                <c:ptCount val="1"/>
                <c:pt idx="0">
                  <c:v>Baik</c:v>
                </c:pt>
              </c:strCache>
            </c:strRef>
          </c:tx>
          <c:spPr>
            <a:solidFill>
              <a:schemeClr val="accent3"/>
            </a:solidFill>
            <a:ln>
              <a:noFill/>
            </a:ln>
            <a:effectLst/>
          </c:spPr>
          <c:invertIfNegative val="0"/>
          <c:cat>
            <c:strRef>
              <c:f>Sheet1!$G$22:$H$22</c:f>
              <c:strCache>
                <c:ptCount val="2"/>
                <c:pt idx="0">
                  <c:v>3</c:v>
                </c:pt>
                <c:pt idx="1">
                  <c:v>Bagaimana pendapat anda mengenai cara penyampaian materi oleh tim pelath?</c:v>
                </c:pt>
              </c:strCache>
            </c:strRef>
          </c:cat>
          <c:val>
            <c:numRef>
              <c:f>Sheet1!$K$22</c:f>
              <c:numCache>
                <c:formatCode>General</c:formatCode>
                <c:ptCount val="1"/>
                <c:pt idx="0">
                  <c:v>5</c:v>
                </c:pt>
              </c:numCache>
            </c:numRef>
          </c:val>
          <c:extLst>
            <c:ext xmlns:c16="http://schemas.microsoft.com/office/drawing/2014/chart" uri="{C3380CC4-5D6E-409C-BE32-E72D297353CC}">
              <c16:uniqueId val="{00000002-6F40-48E1-A4B4-45090F0B5EF2}"/>
            </c:ext>
          </c:extLst>
        </c:ser>
        <c:ser>
          <c:idx val="3"/>
          <c:order val="3"/>
          <c:tx>
            <c:strRef>
              <c:f>Sheet1!$L$21</c:f>
              <c:strCache>
                <c:ptCount val="1"/>
                <c:pt idx="0">
                  <c:v>Sangat Baik</c:v>
                </c:pt>
              </c:strCache>
            </c:strRef>
          </c:tx>
          <c:spPr>
            <a:solidFill>
              <a:schemeClr val="accent4"/>
            </a:solidFill>
            <a:ln>
              <a:noFill/>
            </a:ln>
            <a:effectLst/>
          </c:spPr>
          <c:invertIfNegative val="0"/>
          <c:cat>
            <c:strRef>
              <c:f>Sheet1!$G$22:$H$22</c:f>
              <c:strCache>
                <c:ptCount val="2"/>
                <c:pt idx="0">
                  <c:v>3</c:v>
                </c:pt>
                <c:pt idx="1">
                  <c:v>Bagaimana pendapat anda mengenai cara penyampaian materi oleh tim pelath?</c:v>
                </c:pt>
              </c:strCache>
            </c:strRef>
          </c:cat>
          <c:val>
            <c:numRef>
              <c:f>Sheet1!$L$22</c:f>
              <c:numCache>
                <c:formatCode>General</c:formatCode>
                <c:ptCount val="1"/>
                <c:pt idx="0">
                  <c:v>13</c:v>
                </c:pt>
              </c:numCache>
            </c:numRef>
          </c:val>
          <c:extLst>
            <c:ext xmlns:c16="http://schemas.microsoft.com/office/drawing/2014/chart" uri="{C3380CC4-5D6E-409C-BE32-E72D297353CC}">
              <c16:uniqueId val="{00000003-6F40-48E1-A4B4-45090F0B5EF2}"/>
            </c:ext>
          </c:extLst>
        </c:ser>
        <c:dLbls>
          <c:showLegendKey val="0"/>
          <c:showVal val="0"/>
          <c:showCatName val="0"/>
          <c:showSerName val="0"/>
          <c:showPercent val="0"/>
          <c:showBubbleSize val="0"/>
        </c:dLbls>
        <c:gapWidth val="219"/>
        <c:axId val="1654711151"/>
        <c:axId val="1654726127"/>
      </c:barChart>
      <c:catAx>
        <c:axId val="1654711151"/>
        <c:scaling>
          <c:orientation val="minMax"/>
        </c:scaling>
        <c:delete val="1"/>
        <c:axPos val="l"/>
        <c:numFmt formatCode="General" sourceLinked="1"/>
        <c:majorTickMark val="none"/>
        <c:minorTickMark val="none"/>
        <c:tickLblPos val="nextTo"/>
        <c:crossAx val="1654726127"/>
        <c:crosses val="autoZero"/>
        <c:auto val="1"/>
        <c:lblAlgn val="ctr"/>
        <c:lblOffset val="100"/>
        <c:noMultiLvlLbl val="0"/>
      </c:catAx>
      <c:valAx>
        <c:axId val="16547261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11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Apakah anda ingin menggunakan Wordpr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4</c:f>
              <c:strCache>
                <c:ptCount val="1"/>
                <c:pt idx="0">
                  <c:v>Apakah anda ingin menggunakan Wordpress?</c:v>
                </c:pt>
              </c:strCache>
            </c:strRef>
          </c:tx>
          <c:spPr>
            <a:solidFill>
              <a:schemeClr val="accent1"/>
            </a:solidFill>
            <a:ln w="19050">
              <a:solidFill>
                <a:schemeClr val="lt1"/>
              </a:solidFill>
            </a:ln>
            <a:effectLst/>
          </c:spPr>
          <c:invertIfNegative val="0"/>
          <c:cat>
            <c:strRef>
              <c:f>Sheet1!$I$23:$J$23</c:f>
              <c:strCache>
                <c:ptCount val="2"/>
                <c:pt idx="0">
                  <c:v>Tidak</c:v>
                </c:pt>
                <c:pt idx="1">
                  <c:v>Ya</c:v>
                </c:pt>
              </c:strCache>
            </c:strRef>
          </c:cat>
          <c:val>
            <c:numRef>
              <c:f>Sheet1!$I$24:$J$24</c:f>
              <c:numCache>
                <c:formatCode>General</c:formatCode>
                <c:ptCount val="2"/>
                <c:pt idx="0">
                  <c:v>0</c:v>
                </c:pt>
                <c:pt idx="1">
                  <c:v>18</c:v>
                </c:pt>
              </c:numCache>
            </c:numRef>
          </c:val>
          <c:extLst>
            <c:ext xmlns:c16="http://schemas.microsoft.com/office/drawing/2014/chart" uri="{C3380CC4-5D6E-409C-BE32-E72D297353CC}">
              <c16:uniqueId val="{00000000-092C-4EB7-977F-1BB7E927EF1C}"/>
            </c:ext>
          </c:extLst>
        </c:ser>
        <c:dLbls>
          <c:showLegendKey val="0"/>
          <c:showVal val="0"/>
          <c:showCatName val="0"/>
          <c:showSerName val="0"/>
          <c:showPercent val="0"/>
          <c:showBubbleSize val="0"/>
        </c:dLbls>
        <c:gapWidth val="150"/>
        <c:axId val="1654713647"/>
        <c:axId val="1654713231"/>
      </c:barChart>
      <c:catAx>
        <c:axId val="165471364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13231"/>
        <c:crosses val="autoZero"/>
        <c:auto val="1"/>
        <c:lblAlgn val="ctr"/>
        <c:lblOffset val="100"/>
        <c:noMultiLvlLbl val="0"/>
      </c:catAx>
      <c:valAx>
        <c:axId val="16547132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1364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Apakah pelatihan ini sesuai dengan harapan and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26</c:f>
              <c:strCache>
                <c:ptCount val="1"/>
                <c:pt idx="0">
                  <c:v>Apakah pelatihan ini sesuai dengan harapan anda?</c:v>
                </c:pt>
              </c:strCache>
            </c:strRef>
          </c:tx>
          <c:spPr>
            <a:solidFill>
              <a:schemeClr val="accent1"/>
            </a:solidFill>
            <a:ln>
              <a:noFill/>
            </a:ln>
            <a:effectLst/>
          </c:spPr>
          <c:invertIfNegative val="0"/>
          <c:cat>
            <c:strRef>
              <c:f>Sheet1!$I$25:$J$25</c:f>
              <c:strCache>
                <c:ptCount val="2"/>
                <c:pt idx="0">
                  <c:v>Tidak</c:v>
                </c:pt>
                <c:pt idx="1">
                  <c:v>Ya</c:v>
                </c:pt>
              </c:strCache>
            </c:strRef>
          </c:cat>
          <c:val>
            <c:numRef>
              <c:f>Sheet1!$I$26:$J$26</c:f>
              <c:numCache>
                <c:formatCode>General</c:formatCode>
                <c:ptCount val="2"/>
                <c:pt idx="0">
                  <c:v>0</c:v>
                </c:pt>
                <c:pt idx="1">
                  <c:v>18</c:v>
                </c:pt>
              </c:numCache>
            </c:numRef>
          </c:val>
          <c:extLst>
            <c:ext xmlns:c16="http://schemas.microsoft.com/office/drawing/2014/chart" uri="{C3380CC4-5D6E-409C-BE32-E72D297353CC}">
              <c16:uniqueId val="{00000000-940B-4440-83E2-A9630E3DB2E5}"/>
            </c:ext>
          </c:extLst>
        </c:ser>
        <c:dLbls>
          <c:showLegendKey val="0"/>
          <c:showVal val="0"/>
          <c:showCatName val="0"/>
          <c:showSerName val="0"/>
          <c:showPercent val="0"/>
          <c:showBubbleSize val="0"/>
        </c:dLbls>
        <c:gapWidth val="219"/>
        <c:overlap val="-27"/>
        <c:axId val="1654734031"/>
        <c:axId val="1654737359"/>
      </c:barChart>
      <c:catAx>
        <c:axId val="1654734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37359"/>
        <c:crosses val="autoZero"/>
        <c:auto val="1"/>
        <c:lblAlgn val="ctr"/>
        <c:lblOffset val="100"/>
        <c:noMultiLvlLbl val="0"/>
      </c:catAx>
      <c:valAx>
        <c:axId val="16547373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7340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9</TotalTime>
  <Pages>8</Pages>
  <Words>5052</Words>
  <Characters>2880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hmad Farisi</cp:lastModifiedBy>
  <cp:revision>122</cp:revision>
  <cp:lastPrinted>2021-04-19T07:51:00Z</cp:lastPrinted>
  <dcterms:created xsi:type="dcterms:W3CDTF">2018-06-06T07:24:00Z</dcterms:created>
  <dcterms:modified xsi:type="dcterms:W3CDTF">2021-04-2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42e10f-e672-3ee0-b986-e2be51ab0c34</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